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49DB06" w14:textId="04BE856A" w:rsidR="00DE3881" w:rsidRDefault="00DE3881" w:rsidP="006F61DC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X</w:t>
      </w:r>
    </w:p>
    <w:p w14:paraId="66E5F40B" w14:textId="298DF056" w:rsidR="006F61DC" w:rsidRDefault="006F61DC" w:rsidP="006F61DC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of Contents</w:t>
      </w:r>
    </w:p>
    <w:p w14:paraId="6318B658" w14:textId="40F556EC" w:rsidR="006F61DC" w:rsidRDefault="006F61DC" w:rsidP="006F61D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x A</w:t>
      </w:r>
      <w:r w:rsidR="008920DA">
        <w:rPr>
          <w:rFonts w:ascii="Times New Roman" w:hAnsi="Times New Roman" w:cs="Times New Roman"/>
          <w:b/>
          <w:sz w:val="24"/>
          <w:szCs w:val="24"/>
        </w:rPr>
        <w:t xml:space="preserve"> – </w:t>
      </w:r>
      <w:r w:rsidRPr="006F61DC">
        <w:rPr>
          <w:rFonts w:ascii="Times New Roman" w:hAnsi="Times New Roman" w:cs="Times New Roman"/>
          <w:b/>
          <w:sz w:val="24"/>
          <w:szCs w:val="24"/>
        </w:rPr>
        <w:t>Manager Interview-Administered Survey Ite</w:t>
      </w:r>
      <w:r>
        <w:rPr>
          <w:rFonts w:ascii="Times New Roman" w:hAnsi="Times New Roman" w:cs="Times New Roman"/>
          <w:b/>
          <w:sz w:val="24"/>
          <w:szCs w:val="24"/>
        </w:rPr>
        <w:t>ms</w:t>
      </w:r>
      <w:r w:rsidR="001973AE">
        <w:rPr>
          <w:rFonts w:ascii="Times New Roman" w:hAnsi="Times New Roman" w:cs="Times New Roman"/>
          <w:b/>
          <w:sz w:val="24"/>
          <w:szCs w:val="24"/>
        </w:rPr>
        <w:t>……………</w:t>
      </w:r>
      <w:r w:rsidR="009F4A88">
        <w:rPr>
          <w:rFonts w:ascii="Times New Roman" w:hAnsi="Times New Roman" w:cs="Times New Roman"/>
          <w:b/>
          <w:sz w:val="24"/>
          <w:szCs w:val="24"/>
        </w:rPr>
        <w:t>……...</w:t>
      </w:r>
      <w:r w:rsidR="001973AE">
        <w:rPr>
          <w:rFonts w:ascii="Times New Roman" w:hAnsi="Times New Roman" w:cs="Times New Roman"/>
          <w:b/>
          <w:sz w:val="24"/>
          <w:szCs w:val="24"/>
        </w:rPr>
        <w:t>…</w:t>
      </w:r>
      <w:r w:rsidR="009F4A88">
        <w:rPr>
          <w:rFonts w:ascii="Times New Roman" w:hAnsi="Times New Roman" w:cs="Times New Roman"/>
          <w:b/>
          <w:sz w:val="24"/>
          <w:szCs w:val="24"/>
        </w:rPr>
        <w:t>.</w:t>
      </w:r>
      <w:r w:rsidR="001973AE">
        <w:rPr>
          <w:rFonts w:ascii="Times New Roman" w:hAnsi="Times New Roman" w:cs="Times New Roman"/>
          <w:b/>
          <w:sz w:val="24"/>
          <w:szCs w:val="24"/>
        </w:rPr>
        <w:t>…2</w:t>
      </w:r>
    </w:p>
    <w:p w14:paraId="2FA11B45" w14:textId="05050F72" w:rsidR="006F61DC" w:rsidRDefault="006F61DC" w:rsidP="006F61D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Manager Characteristics</w:t>
      </w:r>
    </w:p>
    <w:p w14:paraId="40BE8DF4" w14:textId="19F72143" w:rsidR="001973AE" w:rsidRDefault="001973AE" w:rsidP="006F61D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Store and Neighborhood Characteristics</w:t>
      </w:r>
    </w:p>
    <w:p w14:paraId="47B05D64" w14:textId="7E515A27" w:rsidR="001973AE" w:rsidRPr="006F61DC" w:rsidRDefault="001973AE" w:rsidP="006F61D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Managers View</w:t>
      </w:r>
      <w:r w:rsidR="00DE388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n Policy and Government</w:t>
      </w:r>
    </w:p>
    <w:p w14:paraId="6EDE289A" w14:textId="6FFF4ABA" w:rsidR="006F61DC" w:rsidRDefault="006F61DC" w:rsidP="006F61D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ppendix B </w:t>
      </w:r>
      <w:r w:rsidR="001973AE">
        <w:rPr>
          <w:rFonts w:ascii="Times New Roman" w:hAnsi="Times New Roman" w:cs="Times New Roman"/>
          <w:b/>
          <w:sz w:val="24"/>
          <w:szCs w:val="24"/>
        </w:rPr>
        <w:t xml:space="preserve">– </w:t>
      </w:r>
      <w:r w:rsidRPr="006F61DC">
        <w:rPr>
          <w:rFonts w:ascii="Times New Roman" w:hAnsi="Times New Roman" w:cs="Times New Roman"/>
          <w:b/>
          <w:sz w:val="24"/>
          <w:szCs w:val="24"/>
        </w:rPr>
        <w:t xml:space="preserve">Store </w:t>
      </w:r>
      <w:r w:rsidR="001973AE">
        <w:rPr>
          <w:rFonts w:ascii="Times New Roman" w:hAnsi="Times New Roman" w:cs="Times New Roman"/>
          <w:b/>
          <w:sz w:val="24"/>
          <w:szCs w:val="24"/>
        </w:rPr>
        <w:t>M</w:t>
      </w:r>
      <w:r w:rsidRPr="006F61DC">
        <w:rPr>
          <w:rFonts w:ascii="Times New Roman" w:hAnsi="Times New Roman" w:cs="Times New Roman"/>
          <w:b/>
          <w:sz w:val="24"/>
          <w:szCs w:val="24"/>
        </w:rPr>
        <w:t xml:space="preserve">anager </w:t>
      </w:r>
      <w:r w:rsidR="001973AE">
        <w:rPr>
          <w:rFonts w:ascii="Times New Roman" w:hAnsi="Times New Roman" w:cs="Times New Roman"/>
          <w:b/>
          <w:sz w:val="24"/>
          <w:szCs w:val="24"/>
        </w:rPr>
        <w:t>D</w:t>
      </w:r>
      <w:r w:rsidRPr="006F61DC">
        <w:rPr>
          <w:rFonts w:ascii="Times New Roman" w:hAnsi="Times New Roman" w:cs="Times New Roman"/>
          <w:b/>
          <w:sz w:val="24"/>
          <w:szCs w:val="24"/>
        </w:rPr>
        <w:t xml:space="preserve">escriptive </w:t>
      </w:r>
      <w:r w:rsidR="001973AE">
        <w:rPr>
          <w:rFonts w:ascii="Times New Roman" w:hAnsi="Times New Roman" w:cs="Times New Roman"/>
          <w:b/>
          <w:sz w:val="24"/>
          <w:szCs w:val="24"/>
        </w:rPr>
        <w:t>C</w:t>
      </w:r>
      <w:r w:rsidRPr="006F61DC">
        <w:rPr>
          <w:rFonts w:ascii="Times New Roman" w:hAnsi="Times New Roman" w:cs="Times New Roman"/>
          <w:b/>
          <w:sz w:val="24"/>
          <w:szCs w:val="24"/>
        </w:rPr>
        <w:t>haracteristics</w:t>
      </w:r>
      <w:r w:rsidR="00244148">
        <w:rPr>
          <w:rFonts w:ascii="Times New Roman" w:hAnsi="Times New Roman" w:cs="Times New Roman"/>
          <w:b/>
          <w:sz w:val="24"/>
          <w:szCs w:val="24"/>
        </w:rPr>
        <w:t>……………………</w:t>
      </w:r>
      <w:r w:rsidR="009F4A88">
        <w:rPr>
          <w:rFonts w:ascii="Times New Roman" w:hAnsi="Times New Roman" w:cs="Times New Roman"/>
          <w:b/>
          <w:sz w:val="24"/>
          <w:szCs w:val="24"/>
        </w:rPr>
        <w:t>….……</w:t>
      </w:r>
      <w:r w:rsidR="00244148">
        <w:rPr>
          <w:rFonts w:ascii="Times New Roman" w:hAnsi="Times New Roman" w:cs="Times New Roman"/>
          <w:b/>
          <w:sz w:val="24"/>
          <w:szCs w:val="24"/>
        </w:rPr>
        <w:t>….</w:t>
      </w:r>
      <w:r w:rsidR="00FC37DC">
        <w:rPr>
          <w:rFonts w:ascii="Times New Roman" w:hAnsi="Times New Roman" w:cs="Times New Roman"/>
          <w:b/>
          <w:sz w:val="24"/>
          <w:szCs w:val="24"/>
        </w:rPr>
        <w:t>5</w:t>
      </w:r>
    </w:p>
    <w:p w14:paraId="34238196" w14:textId="07CDDF3A" w:rsidR="006F61DC" w:rsidRDefault="006F61D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ppendix C </w:t>
      </w:r>
      <w:r w:rsidR="001973AE">
        <w:rPr>
          <w:rFonts w:ascii="Times New Roman" w:hAnsi="Times New Roman" w:cs="Times New Roman"/>
          <w:b/>
          <w:sz w:val="24"/>
          <w:szCs w:val="24"/>
        </w:rPr>
        <w:t>–</w:t>
      </w:r>
      <w:r w:rsidR="008920D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F4A88">
        <w:rPr>
          <w:rFonts w:ascii="Times New Roman" w:hAnsi="Times New Roman" w:cs="Times New Roman"/>
          <w:b/>
          <w:sz w:val="24"/>
          <w:szCs w:val="24"/>
        </w:rPr>
        <w:t>A</w:t>
      </w:r>
      <w:r w:rsidR="009F4A88" w:rsidRPr="009F4A88">
        <w:rPr>
          <w:rFonts w:ascii="Times New Roman" w:hAnsi="Times New Roman" w:cs="Times New Roman"/>
          <w:b/>
          <w:sz w:val="24"/>
          <w:szCs w:val="24"/>
        </w:rPr>
        <w:t>nalys</w:t>
      </w:r>
      <w:r w:rsidR="009F4A88">
        <w:rPr>
          <w:rFonts w:ascii="Times New Roman" w:hAnsi="Times New Roman" w:cs="Times New Roman"/>
          <w:b/>
          <w:sz w:val="24"/>
          <w:szCs w:val="24"/>
        </w:rPr>
        <w:t>i</w:t>
      </w:r>
      <w:r w:rsidR="009F4A88" w:rsidRPr="009F4A88">
        <w:rPr>
          <w:rFonts w:ascii="Times New Roman" w:hAnsi="Times New Roman" w:cs="Times New Roman"/>
          <w:b/>
          <w:sz w:val="24"/>
          <w:szCs w:val="24"/>
        </w:rPr>
        <w:t>s</w:t>
      </w:r>
      <w:r w:rsidR="009F4A88">
        <w:rPr>
          <w:rFonts w:ascii="Times New Roman" w:hAnsi="Times New Roman" w:cs="Times New Roman"/>
          <w:b/>
          <w:sz w:val="24"/>
          <w:szCs w:val="24"/>
        </w:rPr>
        <w:t xml:space="preserve"> of</w:t>
      </w:r>
      <w:r w:rsidR="009F4A88" w:rsidRPr="009F4A8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F61DC">
        <w:rPr>
          <w:rFonts w:ascii="Times New Roman" w:hAnsi="Times New Roman" w:cs="Times New Roman"/>
          <w:b/>
          <w:sz w:val="24"/>
          <w:szCs w:val="24"/>
        </w:rPr>
        <w:t xml:space="preserve">Manager </w:t>
      </w:r>
      <w:r w:rsidR="001973AE">
        <w:rPr>
          <w:rFonts w:ascii="Times New Roman" w:hAnsi="Times New Roman" w:cs="Times New Roman"/>
          <w:b/>
          <w:sz w:val="24"/>
          <w:szCs w:val="24"/>
        </w:rPr>
        <w:t>V</w:t>
      </w:r>
      <w:r w:rsidRPr="006F61DC">
        <w:rPr>
          <w:rFonts w:ascii="Times New Roman" w:hAnsi="Times New Roman" w:cs="Times New Roman"/>
          <w:b/>
          <w:sz w:val="24"/>
          <w:szCs w:val="24"/>
        </w:rPr>
        <w:t xml:space="preserve">iews on </w:t>
      </w:r>
      <w:r w:rsidR="001973AE">
        <w:rPr>
          <w:rFonts w:ascii="Times New Roman" w:hAnsi="Times New Roman" w:cs="Times New Roman"/>
          <w:b/>
          <w:sz w:val="24"/>
          <w:szCs w:val="24"/>
        </w:rPr>
        <w:t>P</w:t>
      </w:r>
      <w:r w:rsidRPr="006F61DC">
        <w:rPr>
          <w:rFonts w:ascii="Times New Roman" w:hAnsi="Times New Roman" w:cs="Times New Roman"/>
          <w:b/>
          <w:sz w:val="24"/>
          <w:szCs w:val="24"/>
        </w:rPr>
        <w:t xml:space="preserve">olicy and </w:t>
      </w:r>
      <w:r w:rsidR="001973AE">
        <w:rPr>
          <w:rFonts w:ascii="Times New Roman" w:hAnsi="Times New Roman" w:cs="Times New Roman"/>
          <w:b/>
          <w:sz w:val="24"/>
          <w:szCs w:val="24"/>
        </w:rPr>
        <w:t>G</w:t>
      </w:r>
      <w:r w:rsidRPr="006F61DC">
        <w:rPr>
          <w:rFonts w:ascii="Times New Roman" w:hAnsi="Times New Roman" w:cs="Times New Roman"/>
          <w:b/>
          <w:sz w:val="24"/>
          <w:szCs w:val="24"/>
        </w:rPr>
        <w:t xml:space="preserve">overnment </w:t>
      </w:r>
      <w:r w:rsidR="001973AE">
        <w:rPr>
          <w:rFonts w:ascii="Times New Roman" w:hAnsi="Times New Roman" w:cs="Times New Roman"/>
          <w:b/>
          <w:sz w:val="24"/>
          <w:szCs w:val="24"/>
        </w:rPr>
        <w:t>R</w:t>
      </w:r>
      <w:r w:rsidRPr="006F61DC">
        <w:rPr>
          <w:rFonts w:ascii="Times New Roman" w:hAnsi="Times New Roman" w:cs="Times New Roman"/>
          <w:b/>
          <w:sz w:val="24"/>
          <w:szCs w:val="24"/>
        </w:rPr>
        <w:t>egulatio</w:t>
      </w:r>
      <w:r w:rsidR="009F4A88">
        <w:rPr>
          <w:rFonts w:ascii="Times New Roman" w:hAnsi="Times New Roman" w:cs="Times New Roman"/>
          <w:b/>
          <w:sz w:val="24"/>
          <w:szCs w:val="24"/>
        </w:rPr>
        <w:t>n</w:t>
      </w:r>
      <w:r w:rsidR="00244148">
        <w:rPr>
          <w:rFonts w:ascii="Times New Roman" w:hAnsi="Times New Roman" w:cs="Times New Roman"/>
          <w:b/>
          <w:sz w:val="24"/>
          <w:szCs w:val="24"/>
        </w:rPr>
        <w:t>…</w:t>
      </w:r>
      <w:r w:rsidR="009A5A41">
        <w:rPr>
          <w:rFonts w:ascii="Times New Roman" w:hAnsi="Times New Roman" w:cs="Times New Roman"/>
          <w:b/>
          <w:sz w:val="24"/>
          <w:szCs w:val="24"/>
        </w:rPr>
        <w:t>....</w:t>
      </w:r>
      <w:r w:rsidR="00244148">
        <w:rPr>
          <w:rFonts w:ascii="Times New Roman" w:hAnsi="Times New Roman" w:cs="Times New Roman"/>
          <w:b/>
          <w:sz w:val="24"/>
          <w:szCs w:val="24"/>
        </w:rPr>
        <w:t>..7</w:t>
      </w:r>
      <w:r w:rsidRPr="006F61DC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036E948" w14:textId="1ED03239" w:rsidR="00036E60" w:rsidRDefault="001C65CE" w:rsidP="001C65C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ppendix A</w:t>
      </w:r>
    </w:p>
    <w:p w14:paraId="6FDC9303" w14:textId="16AA5102" w:rsidR="007951E7" w:rsidRDefault="000F45F5" w:rsidP="00800DA3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anager Interview-Administered Survey Items</w:t>
      </w:r>
    </w:p>
    <w:p w14:paraId="1EF27FF0" w14:textId="77777777" w:rsidR="001F5DB0" w:rsidRPr="001973AE" w:rsidRDefault="001F5DB0" w:rsidP="00800DA3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10435" w:type="dxa"/>
        <w:tblLook w:val="04A0" w:firstRow="1" w:lastRow="0" w:firstColumn="1" w:lastColumn="0" w:noHBand="0" w:noVBand="1"/>
      </w:tblPr>
      <w:tblGrid>
        <w:gridCol w:w="2144"/>
        <w:gridCol w:w="1643"/>
        <w:gridCol w:w="6648"/>
      </w:tblGrid>
      <w:tr w:rsidR="000550BD" w:rsidRPr="009B3A55" w14:paraId="60E912BA" w14:textId="77777777" w:rsidTr="000550BD">
        <w:tc>
          <w:tcPr>
            <w:tcW w:w="10435" w:type="dxa"/>
            <w:gridSpan w:val="3"/>
          </w:tcPr>
          <w:p w14:paraId="1B483E2E" w14:textId="69776619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i/>
                <w:sz w:val="20"/>
                <w:szCs w:val="20"/>
              </w:rPr>
              <w:t>Manager Characteristics</w:t>
            </w:r>
          </w:p>
        </w:tc>
      </w:tr>
      <w:tr w:rsidR="000550BD" w:rsidRPr="009B3A55" w14:paraId="661C2743" w14:textId="77777777" w:rsidTr="000550BD">
        <w:tc>
          <w:tcPr>
            <w:tcW w:w="2144" w:type="dxa"/>
            <w:tcBorders>
              <w:right w:val="nil"/>
            </w:tcBorders>
          </w:tcPr>
          <w:p w14:paraId="55E32ADD" w14:textId="27B27224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left w:val="nil"/>
              <w:bottom w:val="single" w:sz="4" w:space="0" w:color="auto"/>
              <w:right w:val="nil"/>
            </w:tcBorders>
          </w:tcPr>
          <w:p w14:paraId="06F03C00" w14:textId="6217986A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Measure</w:t>
            </w:r>
          </w:p>
        </w:tc>
        <w:tc>
          <w:tcPr>
            <w:tcW w:w="6648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1B6C18D0" w14:textId="45678309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Survey Ite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Description</w:t>
            </w:r>
          </w:p>
        </w:tc>
      </w:tr>
      <w:tr w:rsidR="000550BD" w:rsidRPr="009B3A55" w14:paraId="4029794F" w14:textId="77777777" w:rsidTr="000550BD">
        <w:tc>
          <w:tcPr>
            <w:tcW w:w="2144" w:type="dxa"/>
            <w:tcBorders>
              <w:bottom w:val="nil"/>
              <w:right w:val="nil"/>
            </w:tcBorders>
          </w:tcPr>
          <w:p w14:paraId="611B334B" w14:textId="1E5D7198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Sociodemographi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eWFsYTwvQXV0aG9yPjxZZWFyPjIwMTI8L1llYXI+PElE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eWFsYTwvQXV0aG9yPjxZZWFyPjIwMTI8L1llYXI+PElE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C48A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, 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43" w:type="dxa"/>
            <w:tcBorders>
              <w:left w:val="nil"/>
              <w:bottom w:val="nil"/>
              <w:right w:val="nil"/>
            </w:tcBorders>
          </w:tcPr>
          <w:p w14:paraId="6B8BAB0C" w14:textId="29B1697E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Age</w:t>
            </w:r>
          </w:p>
        </w:tc>
        <w:tc>
          <w:tcPr>
            <w:tcW w:w="6648" w:type="dxa"/>
            <w:tcBorders>
              <w:left w:val="nil"/>
              <w:bottom w:val="nil"/>
              <w:right w:val="single" w:sz="4" w:space="0" w:color="auto"/>
            </w:tcBorders>
          </w:tcPr>
          <w:p w14:paraId="455A509E" w14:textId="77777777" w:rsidR="000550BD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What is your age?</w:t>
            </w:r>
          </w:p>
          <w:p w14:paraId="34D3984A" w14:textId="77777777" w:rsidR="000550BD" w:rsidRDefault="000550BD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In inferential analyses, age was dichotomized at the median (35 years)</w:t>
            </w:r>
          </w:p>
          <w:p w14:paraId="3A11136B" w14:textId="2ABA3A46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79FC0A7B" w14:textId="77777777" w:rsidTr="000550BD">
        <w:tc>
          <w:tcPr>
            <w:tcW w:w="2144" w:type="dxa"/>
            <w:tcBorders>
              <w:top w:val="nil"/>
              <w:bottom w:val="nil"/>
              <w:right w:val="nil"/>
            </w:tcBorders>
          </w:tcPr>
          <w:p w14:paraId="121F94FB" w14:textId="77777777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</w:tcPr>
          <w:p w14:paraId="60A32D62" w14:textId="37F32795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Gender</w:t>
            </w:r>
          </w:p>
        </w:tc>
        <w:tc>
          <w:tcPr>
            <w:tcW w:w="664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DEA3AA1" w14:textId="77777777" w:rsidR="000550BD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Are you female or male?</w:t>
            </w:r>
          </w:p>
          <w:p w14:paraId="7DD819A9" w14:textId="77777777" w:rsidR="000550BD" w:rsidRDefault="000550BD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Response options: female or male</w:t>
            </w:r>
          </w:p>
          <w:p w14:paraId="1D08C3A5" w14:textId="15FB1F3E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569247E5" w14:textId="77777777" w:rsidTr="000550BD">
        <w:tc>
          <w:tcPr>
            <w:tcW w:w="2144" w:type="dxa"/>
            <w:tcBorders>
              <w:top w:val="nil"/>
              <w:bottom w:val="nil"/>
              <w:right w:val="nil"/>
            </w:tcBorders>
          </w:tcPr>
          <w:p w14:paraId="7678187B" w14:textId="77777777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</w:tcPr>
          <w:p w14:paraId="785017D2" w14:textId="67ED241C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Race/Ethnicity</w:t>
            </w:r>
          </w:p>
        </w:tc>
        <w:tc>
          <w:tcPr>
            <w:tcW w:w="664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952DD54" w14:textId="77777777" w:rsidR="000550BD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With what race/ethnicity/culture do you identify?</w:t>
            </w:r>
          </w:p>
          <w:p w14:paraId="6C04F7E3" w14:textId="77777777" w:rsidR="000550BD" w:rsidRDefault="000550BD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Categorized into white managers (only selecting “Caucasian (White)”) and managers of color (selecting one or more of the following: “Latino/Hispanic,” “Mexican immigrant/Mexican American,” “Central/South American including from the Caribbean,” “Black or African American,” “Asian/Asian-American,” “Native Hawaiian or Pacific Islander,” or “American Indian or Alaska Native”)</w:t>
            </w:r>
          </w:p>
          <w:p w14:paraId="4AA6C168" w14:textId="139F9432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1E8F9D53" w14:textId="77777777" w:rsidTr="000550BD">
        <w:tc>
          <w:tcPr>
            <w:tcW w:w="2144" w:type="dxa"/>
            <w:tcBorders>
              <w:top w:val="nil"/>
              <w:bottom w:val="nil"/>
              <w:right w:val="nil"/>
            </w:tcBorders>
          </w:tcPr>
          <w:p w14:paraId="3EF85375" w14:textId="77777777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</w:tcPr>
          <w:p w14:paraId="57A680E0" w14:textId="04105F22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US Nativity</w:t>
            </w:r>
          </w:p>
        </w:tc>
        <w:tc>
          <w:tcPr>
            <w:tcW w:w="664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5127021" w14:textId="7C8F12A8" w:rsidR="000550BD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Were/are you: (Response: Born in the US; Foreign Born, </w:t>
            </w:r>
            <w:proofErr w:type="gramStart"/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Born</w:t>
            </w:r>
            <w:proofErr w:type="gramEnd"/>
            <w:r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 abroad to US parents; Refused to answer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Categorized as: born in the US or born to US citizen(s) vs. born outside U.S. to non-US citizens</w:t>
            </w:r>
          </w:p>
          <w:p w14:paraId="683D6053" w14:textId="05172C7D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3C9DC9B4" w14:textId="77777777" w:rsidTr="000550BD">
        <w:tc>
          <w:tcPr>
            <w:tcW w:w="2144" w:type="dxa"/>
            <w:tcBorders>
              <w:top w:val="nil"/>
              <w:bottom w:val="single" w:sz="4" w:space="0" w:color="auto"/>
              <w:right w:val="nil"/>
            </w:tcBorders>
          </w:tcPr>
          <w:p w14:paraId="65EF1DBD" w14:textId="77777777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54BA12" w14:textId="31A6F08F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Educational Attainment</w:t>
            </w:r>
          </w:p>
        </w:tc>
        <w:tc>
          <w:tcPr>
            <w:tcW w:w="6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F375BC2" w14:textId="77777777" w:rsidR="000550BD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How many years of formal education have you completed?</w:t>
            </w:r>
          </w:p>
          <w:p w14:paraId="7F1D265A" w14:textId="69C7F911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Combined into three categories: high school degree or less, some college, and college graduate or more  </w:t>
            </w:r>
          </w:p>
        </w:tc>
      </w:tr>
      <w:tr w:rsidR="000550BD" w:rsidRPr="009B3A55" w14:paraId="213F4055" w14:textId="77777777" w:rsidTr="000550BD">
        <w:tc>
          <w:tcPr>
            <w:tcW w:w="2144" w:type="dxa"/>
            <w:tcBorders>
              <w:bottom w:val="nil"/>
              <w:right w:val="nil"/>
            </w:tcBorders>
          </w:tcPr>
          <w:p w14:paraId="3277FE85" w14:textId="04AADD2A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Characteristics of the Management Posi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esser&lt;/Author&gt;&lt;Year&gt;2004&lt;/Year&gt;&lt;IDText&gt;The Risks of Enlightened Self-Interest: Small Businesses and Support for Community&lt;/IDText&gt;&lt;DisplayText&gt;&lt;style face="superscript"&gt;3&lt;/style&gt;&lt;/DisplayText&gt;&lt;record&gt;&lt;keywords&gt;&lt;keyword&gt;Small Businesses&lt;/keyword&gt;&lt;keyword&gt;Community Involvement&lt;/keyword&gt;&lt;keyword&gt;Enlightened Selfinterest&lt;/keyword&gt;&lt;keyword&gt;Social Responsibility&lt;/keyword&gt;&lt;keyword&gt;Business-Community Relations&lt;/keyword&gt;&lt;keyword&gt;Business&lt;/keyword&gt;&lt;/keywords&gt;&lt;isbn&gt;0007-6503&lt;/isbn&gt;&lt;titles&gt;&lt;title&gt;The Risks of Enlightened Self-Interest: Small Businesses and Support for Community&lt;/title&gt;&lt;secondary-title&gt;Business &amp;amp; Society&lt;/secondary-title&gt;&lt;/titles&gt;&lt;pages&gt;398-425&lt;/pages&gt;&lt;number&gt;4&lt;/number&gt;&lt;contributors&gt;&lt;authors&gt;&lt;author&gt;Besser, Terry L.&lt;/author&gt;&lt;author&gt;Miller, Nancy J.&lt;/author&gt;&lt;/authors&gt;&lt;/contributors&gt;&lt;added-date format="utc"&gt;1578969042&lt;/added-date&gt;&lt;pub-location&gt;Thousand Oaks, CA&lt;/pub-location&gt;&lt;ref-type name="Journal Article"&gt;17&lt;/ref-type&gt;&lt;dates&gt;&lt;year&gt;2004&lt;/year&gt;&lt;/dates&gt;&lt;rec-number&gt;80&lt;/rec-number&gt;&lt;last-updated-date format="utc"&gt;1578970869&lt;/last-updated-date&gt;&lt;electronic-resource-num&gt;10.1177/0007650304271140&lt;/electronic-resource-num&gt;&lt;volume&gt;43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C48A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43" w:type="dxa"/>
            <w:tcBorders>
              <w:left w:val="nil"/>
              <w:bottom w:val="nil"/>
              <w:right w:val="nil"/>
            </w:tcBorders>
          </w:tcPr>
          <w:p w14:paraId="406BF415" w14:textId="2EA04164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Job Title</w:t>
            </w:r>
          </w:p>
        </w:tc>
        <w:tc>
          <w:tcPr>
            <w:tcW w:w="6648" w:type="dxa"/>
            <w:tcBorders>
              <w:left w:val="nil"/>
              <w:bottom w:val="nil"/>
              <w:right w:val="single" w:sz="4" w:space="0" w:color="auto"/>
            </w:tcBorders>
          </w:tcPr>
          <w:p w14:paraId="567CD5C1" w14:textId="77777777" w:rsidR="000550BD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What is your job title?</w:t>
            </w:r>
          </w:p>
          <w:p w14:paraId="0E2143CE" w14:textId="77777777" w:rsidR="000550BD" w:rsidRDefault="000550BD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Response options: owner, manager, assistant manager, or other title</w:t>
            </w:r>
          </w:p>
          <w:p w14:paraId="0EAE70BD" w14:textId="303E061A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57CED632" w14:textId="77777777" w:rsidTr="000550BD">
        <w:tc>
          <w:tcPr>
            <w:tcW w:w="2144" w:type="dxa"/>
            <w:tcBorders>
              <w:top w:val="nil"/>
              <w:bottom w:val="nil"/>
              <w:right w:val="nil"/>
            </w:tcBorders>
          </w:tcPr>
          <w:p w14:paraId="20627718" w14:textId="77777777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</w:tcPr>
          <w:p w14:paraId="226375E9" w14:textId="77777777" w:rsidR="000550BD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Length of ownership or managing</w:t>
            </w:r>
          </w:p>
          <w:p w14:paraId="7C7F901C" w14:textId="6B5B233B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64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DAEA377" w14:textId="044BBC0C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How long have you (owned or managed) this store?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Numeric response</w:t>
            </w:r>
          </w:p>
        </w:tc>
      </w:tr>
      <w:tr w:rsidR="000550BD" w:rsidRPr="009B3A55" w14:paraId="41CCAB1B" w14:textId="77777777" w:rsidTr="000550BD">
        <w:tc>
          <w:tcPr>
            <w:tcW w:w="2144" w:type="dxa"/>
            <w:tcBorders>
              <w:top w:val="nil"/>
              <w:right w:val="nil"/>
            </w:tcBorders>
          </w:tcPr>
          <w:p w14:paraId="25DA1DA5" w14:textId="29AE7C1B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right w:val="nil"/>
            </w:tcBorders>
          </w:tcPr>
          <w:p w14:paraId="3BAFFB10" w14:textId="45529E24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Drive Time</w:t>
            </w:r>
          </w:p>
        </w:tc>
        <w:tc>
          <w:tcPr>
            <w:tcW w:w="6648" w:type="dxa"/>
            <w:tcBorders>
              <w:top w:val="nil"/>
              <w:left w:val="nil"/>
              <w:right w:val="single" w:sz="4" w:space="0" w:color="auto"/>
            </w:tcBorders>
          </w:tcPr>
          <w:p w14:paraId="2F811162" w14:textId="34DE909C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How long would it take you to drive from the place where you live to this store (when there is no traffic)?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Response options: ranged from 1-5 minutes to &gt; 30 minutes</w:t>
            </w:r>
          </w:p>
        </w:tc>
      </w:tr>
      <w:tr w:rsidR="000550BD" w:rsidRPr="009B3A55" w14:paraId="2249B0AE" w14:textId="77777777" w:rsidTr="000550BD">
        <w:tc>
          <w:tcPr>
            <w:tcW w:w="2144" w:type="dxa"/>
            <w:tcBorders>
              <w:bottom w:val="nil"/>
              <w:right w:val="nil"/>
            </w:tcBorders>
          </w:tcPr>
          <w:p w14:paraId="4E6EBE49" w14:textId="52D1FDC0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Manager perceptions of their and the store’s connection to the neighborhoo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b3JuYXJhPC9BdXRob3I+PFllYXI+MjAxMDwvWWVhcj48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Gb3JuYXJhPC9BdXRob3I+PFllYXI+MjAxMDwvWWVhcj48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C48AA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, 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643" w:type="dxa"/>
            <w:tcBorders>
              <w:left w:val="nil"/>
              <w:bottom w:val="nil"/>
              <w:right w:val="nil"/>
            </w:tcBorders>
          </w:tcPr>
          <w:p w14:paraId="0986DD66" w14:textId="092C0555" w:rsidR="000550BD" w:rsidRPr="009B3A55" w:rsidRDefault="000550BD" w:rsidP="009B3A5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4- item neighborhood attachment scale</w:t>
            </w:r>
          </w:p>
        </w:tc>
        <w:tc>
          <w:tcPr>
            <w:tcW w:w="6648" w:type="dxa"/>
            <w:tcBorders>
              <w:left w:val="nil"/>
              <w:bottom w:val="nil"/>
              <w:right w:val="single" w:sz="4" w:space="0" w:color="auto"/>
            </w:tcBorders>
          </w:tcPr>
          <w:p w14:paraId="7CDC413A" w14:textId="77777777" w:rsidR="000550BD" w:rsidRDefault="000550BD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Adapted from a previous scale validated by </w:t>
            </w:r>
            <w:proofErr w:type="spellStart"/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Fornara</w:t>
            </w:r>
            <w:proofErr w:type="spellEnd"/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, et al. (2011) and designed to measure place attachment, as feelings towards places play a role in an individual’s identity and life meaning (Cronbach alpha= 0.72).</w:t>
            </w:r>
          </w:p>
          <w:p w14:paraId="15E85498" w14:textId="77777777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498D5887" w14:textId="77777777" w:rsidTr="000550BD">
        <w:tc>
          <w:tcPr>
            <w:tcW w:w="2144" w:type="dxa"/>
            <w:tcBorders>
              <w:top w:val="nil"/>
              <w:bottom w:val="nil"/>
              <w:right w:val="nil"/>
            </w:tcBorders>
          </w:tcPr>
          <w:p w14:paraId="5470951B" w14:textId="77777777" w:rsidR="000550BD" w:rsidRPr="009B3A55" w:rsidRDefault="000550BD" w:rsidP="00225A2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</w:tcPr>
          <w:p w14:paraId="7E151CBF" w14:textId="77777777" w:rsidR="000550BD" w:rsidRPr="009B3A55" w:rsidRDefault="000550BD" w:rsidP="00225A2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64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C6CC149" w14:textId="52D9FC39" w:rsidR="000550BD" w:rsidRPr="00F84DEF" w:rsidRDefault="00F84DEF" w:rsidP="00F84DE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84DEF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0550BD" w:rsidRPr="00F84DEF">
              <w:rPr>
                <w:rFonts w:ascii="Times New Roman" w:hAnsi="Times New Roman" w:cs="Times New Roman"/>
                <w:sz w:val="20"/>
                <w:szCs w:val="20"/>
              </w:rPr>
              <w:t>As a store operator or manager, I feel integrated in this neighborhood. Response options: 1= strongly disagree, 2=disagree, 3= neither agree nor disagree, 4=agree, 5= strongly agree</w:t>
            </w:r>
          </w:p>
          <w:p w14:paraId="0AFCD9D4" w14:textId="4E390474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341DB8EF" w14:textId="77777777" w:rsidTr="000550BD">
        <w:tc>
          <w:tcPr>
            <w:tcW w:w="2144" w:type="dxa"/>
            <w:tcBorders>
              <w:top w:val="nil"/>
              <w:bottom w:val="nil"/>
              <w:right w:val="nil"/>
            </w:tcBorders>
          </w:tcPr>
          <w:p w14:paraId="5674F880" w14:textId="77777777" w:rsidR="000550BD" w:rsidRPr="009B3A55" w:rsidRDefault="000550BD" w:rsidP="00225A2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</w:tcPr>
          <w:p w14:paraId="606E1BC4" w14:textId="77777777" w:rsidR="000550BD" w:rsidRPr="009B3A55" w:rsidRDefault="000550BD" w:rsidP="00225A2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64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9E594C3" w14:textId="7F14FB19" w:rsidR="000550BD" w:rsidRDefault="00F84DEF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. </w:t>
            </w:r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>This is the ideal neighborhood for my store. Response options: 1= strongly disagree, 2=disagree, 3=</w:t>
            </w:r>
            <w:r w:rsidR="000550BD">
              <w:rPr>
                <w:rFonts w:ascii="Times New Roman" w:hAnsi="Times New Roman" w:cs="Times New Roman"/>
                <w:sz w:val="20"/>
                <w:szCs w:val="20"/>
              </w:rPr>
              <w:t xml:space="preserve"> neither agree nor disagree</w:t>
            </w:r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>, 4=agree, 5= strongly agree</w:t>
            </w:r>
          </w:p>
          <w:p w14:paraId="7B2C232A" w14:textId="501521A9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73314F5B" w14:textId="77777777" w:rsidTr="000550BD">
        <w:tc>
          <w:tcPr>
            <w:tcW w:w="2144" w:type="dxa"/>
            <w:tcBorders>
              <w:top w:val="nil"/>
              <w:bottom w:val="nil"/>
              <w:right w:val="nil"/>
            </w:tcBorders>
          </w:tcPr>
          <w:p w14:paraId="53A8010C" w14:textId="77777777" w:rsidR="000550BD" w:rsidRPr="009B3A55" w:rsidRDefault="000550BD" w:rsidP="00225A2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</w:tcPr>
          <w:p w14:paraId="6F3D078B" w14:textId="77777777" w:rsidR="000550BD" w:rsidRPr="009B3A55" w:rsidRDefault="000550BD" w:rsidP="00225A2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64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CAD2DCD" w14:textId="1F14C180" w:rsidR="000550BD" w:rsidRDefault="00F84DEF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3. </w:t>
            </w:r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>It would be hard for me to have my store leave this neighborhood.</w:t>
            </w:r>
            <w:r w:rsidR="000550B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>Response options: 1= strongly disagree, 2=disagree, 3=</w:t>
            </w:r>
            <w:r w:rsidR="000550BD">
              <w:rPr>
                <w:rFonts w:ascii="Times New Roman" w:hAnsi="Times New Roman" w:cs="Times New Roman"/>
                <w:sz w:val="20"/>
                <w:szCs w:val="20"/>
              </w:rPr>
              <w:t xml:space="preserve"> neither agree nor disagree</w:t>
            </w:r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>, 4=agree, 5= strongly agree</w:t>
            </w:r>
          </w:p>
          <w:p w14:paraId="135745B4" w14:textId="5E2997B0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10BD83AC" w14:textId="77777777" w:rsidTr="000550BD">
        <w:tc>
          <w:tcPr>
            <w:tcW w:w="2144" w:type="dxa"/>
            <w:tcBorders>
              <w:top w:val="nil"/>
              <w:bottom w:val="single" w:sz="4" w:space="0" w:color="auto"/>
              <w:right w:val="nil"/>
            </w:tcBorders>
          </w:tcPr>
          <w:p w14:paraId="085D4EE3" w14:textId="77777777" w:rsidR="000550BD" w:rsidRPr="009B3A55" w:rsidRDefault="000550BD" w:rsidP="00225A2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A817AE" w14:textId="77777777" w:rsidR="000550BD" w:rsidRPr="009B3A55" w:rsidRDefault="000550BD" w:rsidP="00225A2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1A1576A" w14:textId="6285CA42" w:rsidR="000550BD" w:rsidRPr="009B3A55" w:rsidRDefault="00F84DEF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4. </w:t>
            </w:r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My store would be more successful if it </w:t>
            </w:r>
            <w:proofErr w:type="gramStart"/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>were located in</w:t>
            </w:r>
            <w:proofErr w:type="gramEnd"/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 another neighborhood.</w:t>
            </w:r>
            <w:r w:rsidR="000550B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>Response options: 1= strongly disagree, 2=disagree, 3=</w:t>
            </w:r>
            <w:r w:rsidR="000550BD">
              <w:rPr>
                <w:rFonts w:ascii="Times New Roman" w:hAnsi="Times New Roman" w:cs="Times New Roman"/>
                <w:sz w:val="20"/>
                <w:szCs w:val="20"/>
              </w:rPr>
              <w:t xml:space="preserve"> neither agree nor disagree</w:t>
            </w:r>
            <w:r w:rsidR="000550BD" w:rsidRPr="009B3A55">
              <w:rPr>
                <w:rFonts w:ascii="Times New Roman" w:hAnsi="Times New Roman" w:cs="Times New Roman"/>
                <w:sz w:val="20"/>
                <w:szCs w:val="20"/>
              </w:rPr>
              <w:t>, 4=agree, 5= strongly agree</w:t>
            </w:r>
          </w:p>
        </w:tc>
      </w:tr>
      <w:tr w:rsidR="000550BD" w:rsidRPr="009B3A55" w14:paraId="024C5F9A" w14:textId="77777777" w:rsidTr="008920DA">
        <w:tc>
          <w:tcPr>
            <w:tcW w:w="10435" w:type="dxa"/>
            <w:gridSpan w:val="3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85C7BD" w14:textId="6BF9AE98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Store and Neighborhood Characteristics</w:t>
            </w:r>
          </w:p>
        </w:tc>
      </w:tr>
      <w:tr w:rsidR="000550BD" w:rsidRPr="009B3A55" w14:paraId="4F2812EE" w14:textId="77777777" w:rsidTr="000550BD">
        <w:tc>
          <w:tcPr>
            <w:tcW w:w="2144" w:type="dxa"/>
            <w:tcBorders>
              <w:top w:val="single" w:sz="4" w:space="0" w:color="auto"/>
              <w:bottom w:val="nil"/>
              <w:right w:val="nil"/>
            </w:tcBorders>
          </w:tcPr>
          <w:p w14:paraId="35DC77C9" w14:textId="15EB1377" w:rsidR="000550BD" w:rsidRPr="002115C4" w:rsidRDefault="00F84DEF" w:rsidP="00F84DEF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haracteristics of the Store</w:t>
            </w:r>
            <w:r w:rsidR="002115C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64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EC33C8" w14:textId="01481099" w:rsidR="000550BD" w:rsidRPr="00795D01" w:rsidRDefault="000550BD" w:rsidP="00225A28">
            <w:pPr>
              <w:jc w:val="right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Store ownership status</w:t>
            </w:r>
          </w:p>
        </w:tc>
        <w:tc>
          <w:tcPr>
            <w:tcW w:w="664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7B183B9" w14:textId="33E74F05" w:rsidR="000550BD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Store ownership status was primarily determined from a closed-ended item asking managers whether the store was </w:t>
            </w:r>
            <w:proofErr w:type="gramStart"/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independently-owned</w:t>
            </w:r>
            <w:proofErr w:type="gramEnd"/>
            <w:r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, corporately-owned, or part of a franchise. We collapsed franchise and </w:t>
            </w:r>
            <w:proofErr w:type="gramStart"/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corporately-owned</w:t>
            </w:r>
            <w:proofErr w:type="gramEnd"/>
            <w:r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 stores into one category to compare these to independently-owned retailers</w:t>
            </w:r>
            <w:r w:rsidR="00E377B0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318B7C30" w14:textId="31B7151B" w:rsidR="000550BD" w:rsidRPr="009B3A55" w:rsidRDefault="000550BD" w:rsidP="003C5D1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77F201D1" w14:textId="77777777" w:rsidTr="000550BD">
        <w:tc>
          <w:tcPr>
            <w:tcW w:w="2144" w:type="dxa"/>
            <w:tcBorders>
              <w:top w:val="nil"/>
              <w:bottom w:val="nil"/>
              <w:right w:val="nil"/>
            </w:tcBorders>
          </w:tcPr>
          <w:p w14:paraId="52CBD95D" w14:textId="6DE2BA98" w:rsidR="000550BD" w:rsidRPr="002115C4" w:rsidRDefault="00F84DEF" w:rsidP="00F84DEF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haracteristics of the Neighborhood</w:t>
            </w:r>
            <w:r w:rsidR="002115C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7</w:t>
            </w:r>
          </w:p>
        </w:tc>
        <w:tc>
          <w:tcPr>
            <w:tcW w:w="1643" w:type="dxa"/>
            <w:tcBorders>
              <w:top w:val="nil"/>
              <w:left w:val="nil"/>
              <w:bottom w:val="nil"/>
              <w:right w:val="nil"/>
            </w:tcBorders>
          </w:tcPr>
          <w:p w14:paraId="715EB254" w14:textId="6691C539" w:rsidR="000550BD" w:rsidRPr="00795D01" w:rsidRDefault="000550BD" w:rsidP="000550BD">
            <w:pPr>
              <w:jc w:val="right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Neighborhood low-income and low-access status</w:t>
            </w:r>
          </w:p>
        </w:tc>
        <w:tc>
          <w:tcPr>
            <w:tcW w:w="664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6504D6C" w14:textId="77777777" w:rsidR="000550BD" w:rsidRDefault="000550BD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We used USDA (2017) criteria to determine neighborhood low-income and low-access (LILA) status (i.e., located within or outside a low-income and low-access census tract). Tracts were classified as low-income if they met any of the following criteria: (1) median family income &lt;80% of the state-wide median family income; (2) poverty rate &gt;20%; or (3) median family income &lt;80% of the metropolitan area’s median family income. Tracts met the criteria for low-access if at least 100 households were &gt;1/2 mile from the nearest supermarket and had no access to a vehicle kept at home for non-business use. Stores in census tracts meeting these criteria were then identified as located within a LILA neighborhood.</w:t>
            </w:r>
          </w:p>
          <w:p w14:paraId="58EC2FC8" w14:textId="77777777" w:rsidR="000550BD" w:rsidRPr="009B3A55" w:rsidRDefault="000550BD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50BD" w:rsidRPr="009B3A55" w14:paraId="4FB5437C" w14:textId="77777777" w:rsidTr="00795D01">
        <w:tc>
          <w:tcPr>
            <w:tcW w:w="2144" w:type="dxa"/>
            <w:tcBorders>
              <w:top w:val="nil"/>
              <w:bottom w:val="single" w:sz="4" w:space="0" w:color="auto"/>
              <w:right w:val="nil"/>
            </w:tcBorders>
          </w:tcPr>
          <w:p w14:paraId="5AAF36D4" w14:textId="3EEB75D9" w:rsidR="000550BD" w:rsidRPr="009B3A55" w:rsidRDefault="00F84DEF" w:rsidP="00F84DE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ity</w:t>
            </w:r>
          </w:p>
        </w:tc>
        <w:tc>
          <w:tcPr>
            <w:tcW w:w="16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D75356" w14:textId="7D412868" w:rsidR="000550BD" w:rsidRPr="00795D01" w:rsidRDefault="000550BD" w:rsidP="000550BD">
            <w:pPr>
              <w:jc w:val="right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City</w:t>
            </w:r>
          </w:p>
        </w:tc>
        <w:tc>
          <w:tcPr>
            <w:tcW w:w="6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5A4D611" w14:textId="47B80961" w:rsidR="000550BD" w:rsidRPr="009B3A55" w:rsidRDefault="000550BD" w:rsidP="000550B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City refers to the city from which stores were sampled (i.e., Minneapolis or St. Paul) and allowed for comparisons to be made across the ordinance-affected (Minneapolis) and comparison (St. Paul) sites.</w:t>
            </w:r>
          </w:p>
        </w:tc>
      </w:tr>
      <w:tr w:rsidR="00795D01" w:rsidRPr="009B3A55" w14:paraId="7D76A6FB" w14:textId="77777777" w:rsidTr="00795D01">
        <w:tc>
          <w:tcPr>
            <w:tcW w:w="10435" w:type="dxa"/>
            <w:gridSpan w:val="3"/>
            <w:tcBorders>
              <w:top w:val="single" w:sz="4" w:space="0" w:color="auto"/>
              <w:right w:val="single" w:sz="4" w:space="0" w:color="auto"/>
            </w:tcBorders>
          </w:tcPr>
          <w:p w14:paraId="3716EC6E" w14:textId="07435681" w:rsidR="00795D01" w:rsidRPr="00795D01" w:rsidRDefault="00795D01" w:rsidP="00795D0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Ayala G, Laska M, </w:t>
            </w:r>
            <w:proofErr w:type="spellStart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Zenk</w:t>
            </w:r>
            <w:proofErr w:type="spellEnd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 S, et al. Stocking characteristics and perceived increases in sales among small food store managers/owners associated with the introduction of new food products approved by the Special Supplemental Nutrition Program for Women, Infants, and Children. Public Health Nutrition 2012; 15: 1771-1779. DOI: 10.1017/S1368980012001255.</w:t>
            </w:r>
          </w:p>
          <w:p w14:paraId="05791267" w14:textId="4C601CBB" w:rsidR="00795D01" w:rsidRPr="00795D01" w:rsidRDefault="00795D01" w:rsidP="00795D0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U.S. Census Bureau. American Community Survey and Puerto Rico Community Survey (2012) Subject Definitions, </w:t>
            </w:r>
            <w:proofErr w:type="gramStart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http://www.census.gov/acs/www/Downloads/data_documentation/SubjectDefinitions/201  2_ACSSubjectDefinitions.pdf</w:t>
            </w:r>
            <w:proofErr w:type="gramEnd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 (2012).</w:t>
            </w:r>
          </w:p>
          <w:p w14:paraId="10C3B61D" w14:textId="5D83F6F7" w:rsidR="00795D01" w:rsidRPr="00795D01" w:rsidRDefault="00795D01" w:rsidP="00795D0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3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Besser TL and Miller NJ. The Risks of Enlightened Self-Interest: Small Businesses and Support for Community. Business &amp; Society 2004; 43: 398-425. DOI: 10.1177/0007650304271140.</w:t>
            </w:r>
          </w:p>
          <w:p w14:paraId="3F2E2EF5" w14:textId="4A785179" w:rsidR="00795D01" w:rsidRPr="00795D01" w:rsidRDefault="00795D01" w:rsidP="00795D0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4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Fornara</w:t>
            </w:r>
            <w:proofErr w:type="spellEnd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 F, </w:t>
            </w:r>
            <w:proofErr w:type="spellStart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Bonaiuto</w:t>
            </w:r>
            <w:proofErr w:type="spellEnd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 M and </w:t>
            </w:r>
            <w:proofErr w:type="spellStart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Bonnes</w:t>
            </w:r>
            <w:proofErr w:type="spellEnd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 M. Cross-Validation of Abbreviated Perceived Residential Environment Quality (PREQ) and Neighborhood Attachment (NA) Indicators. Environment and Behavior 2010; 42: 171-196. DOI: 10.1177/0013916508330998.</w:t>
            </w:r>
          </w:p>
          <w:p w14:paraId="69CC3E39" w14:textId="497D5115" w:rsidR="00795D01" w:rsidRPr="00795D01" w:rsidRDefault="00795D01" w:rsidP="00795D0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5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Giuliani MV. Theory of Attachment and Place Attachment. In M. </w:t>
            </w:r>
            <w:proofErr w:type="spellStart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Bonnes</w:t>
            </w:r>
            <w:proofErr w:type="spellEnd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, T. Lee, and M. </w:t>
            </w:r>
            <w:proofErr w:type="spellStart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Bonaiuto</w:t>
            </w:r>
            <w:proofErr w:type="spellEnd"/>
            <w:r w:rsidRPr="00795D01">
              <w:rPr>
                <w:rFonts w:ascii="Times New Roman" w:hAnsi="Times New Roman" w:cs="Times New Roman"/>
                <w:sz w:val="20"/>
                <w:szCs w:val="20"/>
              </w:rPr>
              <w:t xml:space="preserve"> (Eds.), Psychological theories for environmental issues. 2003, pp.137-170.</w:t>
            </w:r>
          </w:p>
          <w:p w14:paraId="7D8E43B6" w14:textId="77777777" w:rsidR="002115C4" w:rsidRDefault="00795D01" w:rsidP="002115C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95D01">
              <w:rPr>
                <w:rFonts w:ascii="Times New Roman" w:hAnsi="Times New Roman" w:cs="Times New Roman"/>
                <w:sz w:val="20"/>
                <w:szCs w:val="20"/>
              </w:rPr>
              <w:t>6.</w:t>
            </w:r>
            <w:r w:rsidR="002115C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115C4" w:rsidRPr="00585F81">
              <w:rPr>
                <w:rFonts w:ascii="Times New Roman" w:hAnsi="Times New Roman" w:cs="Times New Roman"/>
                <w:sz w:val="20"/>
                <w:szCs w:val="20"/>
              </w:rPr>
              <w:t>Winkler MR, Lenk KM, Caspi CE, et al. Variation in the food environment of small and non-traditional stores across racial segregation and corporate status. 2019; 22: 1624-1634. DOI: 10.1017/S1368980019000132.</w:t>
            </w:r>
          </w:p>
          <w:p w14:paraId="4B2FA26A" w14:textId="55C88A96" w:rsidR="00585F81" w:rsidRPr="009B3A55" w:rsidRDefault="00795D01" w:rsidP="002115C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585F81">
              <w:rPr>
                <w:rFonts w:ascii="Times New Roman" w:hAnsi="Times New Roman" w:cs="Times New Roman"/>
                <w:sz w:val="20"/>
                <w:szCs w:val="20"/>
              </w:rPr>
              <w:t xml:space="preserve">7. </w:t>
            </w:r>
            <w:r w:rsidR="002115C4" w:rsidRPr="00795D01">
              <w:rPr>
                <w:rFonts w:ascii="Times New Roman" w:hAnsi="Times New Roman" w:cs="Times New Roman"/>
                <w:sz w:val="20"/>
                <w:szCs w:val="20"/>
              </w:rPr>
              <w:t>United States Department of Agriculture (USDA). Food Access Research Atlas Documentation. In: Service ER, (ed.). 2017.</w:t>
            </w:r>
          </w:p>
        </w:tc>
      </w:tr>
    </w:tbl>
    <w:p w14:paraId="466932AC" w14:textId="2738C63E" w:rsidR="003C5D17" w:rsidRDefault="003C5D17" w:rsidP="003C5D17">
      <w:pPr>
        <w:rPr>
          <w:rFonts w:ascii="Times New Roman" w:hAnsi="Times New Roman" w:cs="Times New Roman"/>
          <w:sz w:val="24"/>
          <w:szCs w:val="24"/>
        </w:rPr>
      </w:pPr>
    </w:p>
    <w:p w14:paraId="342EB18A" w14:textId="7E5DB98B" w:rsidR="00CC48AA" w:rsidRDefault="00CC48AA" w:rsidP="0040071B">
      <w:pPr>
        <w:rPr>
          <w:rFonts w:ascii="Times New Roman" w:hAnsi="Times New Roman" w:cs="Times New Roman"/>
          <w:sz w:val="24"/>
          <w:szCs w:val="24"/>
        </w:rPr>
      </w:pPr>
    </w:p>
    <w:p w14:paraId="6CA41576" w14:textId="6DD83564" w:rsidR="00CC48AA" w:rsidRDefault="00CC48AA" w:rsidP="0040071B">
      <w:pPr>
        <w:rPr>
          <w:rFonts w:ascii="Times New Roman" w:hAnsi="Times New Roman" w:cs="Times New Roman"/>
          <w:sz w:val="24"/>
          <w:szCs w:val="24"/>
        </w:rPr>
      </w:pPr>
    </w:p>
    <w:p w14:paraId="1A854254" w14:textId="054E53E1" w:rsidR="00CC48AA" w:rsidRDefault="00CC48AA" w:rsidP="0040071B">
      <w:pPr>
        <w:rPr>
          <w:rFonts w:ascii="Times New Roman" w:hAnsi="Times New Roman" w:cs="Times New Roman"/>
          <w:sz w:val="24"/>
          <w:szCs w:val="24"/>
        </w:rPr>
      </w:pPr>
    </w:p>
    <w:p w14:paraId="28F49D88" w14:textId="4B4C2620" w:rsidR="00CC48AA" w:rsidRDefault="00CC48AA" w:rsidP="0040071B">
      <w:pPr>
        <w:rPr>
          <w:rFonts w:ascii="Times New Roman" w:hAnsi="Times New Roman" w:cs="Times New Roman"/>
          <w:sz w:val="24"/>
          <w:szCs w:val="24"/>
        </w:rPr>
      </w:pPr>
    </w:p>
    <w:p w14:paraId="1C4FF2FA" w14:textId="0DA4D08C" w:rsidR="00AA6FDC" w:rsidRDefault="00557ADD" w:rsidP="0040071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Style w:val="TableGrid"/>
        <w:tblpPr w:leftFromText="180" w:rightFromText="180" w:vertAnchor="page" w:horzAnchor="page" w:tblpX="754" w:tblpY="633"/>
        <w:tblW w:w="10705" w:type="dxa"/>
        <w:tblLook w:val="04A0" w:firstRow="1" w:lastRow="0" w:firstColumn="1" w:lastColumn="0" w:noHBand="0" w:noVBand="1"/>
      </w:tblPr>
      <w:tblGrid>
        <w:gridCol w:w="1345"/>
        <w:gridCol w:w="2790"/>
        <w:gridCol w:w="6570"/>
      </w:tblGrid>
      <w:tr w:rsidR="005B4B5E" w:rsidRPr="009B3A55" w14:paraId="2EFE99EF" w14:textId="77777777" w:rsidTr="009A5A41">
        <w:tc>
          <w:tcPr>
            <w:tcW w:w="10705" w:type="dxa"/>
            <w:gridSpan w:val="3"/>
          </w:tcPr>
          <w:p w14:paraId="67342DD9" w14:textId="7472741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i/>
                <w:sz w:val="20"/>
                <w:szCs w:val="20"/>
              </w:rPr>
              <w:lastRenderedPageBreak/>
              <w:t>Managers Views on Policy and Governmen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t</w:t>
            </w:r>
          </w:p>
        </w:tc>
      </w:tr>
      <w:tr w:rsidR="005B4B5E" w:rsidRPr="009B3A55" w14:paraId="4FF92760" w14:textId="77777777" w:rsidTr="009A5A41">
        <w:tc>
          <w:tcPr>
            <w:tcW w:w="1345" w:type="dxa"/>
            <w:tcBorders>
              <w:right w:val="nil"/>
            </w:tcBorders>
          </w:tcPr>
          <w:p w14:paraId="51C8B699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tem Type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786444AE" w14:textId="184F260E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easure</w:t>
            </w:r>
          </w:p>
        </w:tc>
        <w:tc>
          <w:tcPr>
            <w:tcW w:w="6570" w:type="dxa"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39ABC5C4" w14:textId="59A4BF32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Survey Ite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nd Description</w:t>
            </w:r>
          </w:p>
        </w:tc>
      </w:tr>
      <w:tr w:rsidR="005B4B5E" w:rsidRPr="009B3A55" w14:paraId="00428B77" w14:textId="77777777" w:rsidTr="009A5A41">
        <w:tc>
          <w:tcPr>
            <w:tcW w:w="1345" w:type="dxa"/>
            <w:tcBorders>
              <w:bottom w:val="nil"/>
              <w:right w:val="nil"/>
            </w:tcBorders>
          </w:tcPr>
          <w:p w14:paraId="2468761A" w14:textId="45143690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losed-ended Items</w:t>
            </w:r>
          </w:p>
        </w:tc>
        <w:tc>
          <w:tcPr>
            <w:tcW w:w="2790" w:type="dxa"/>
            <w:tcBorders>
              <w:left w:val="nil"/>
              <w:bottom w:val="nil"/>
              <w:right w:val="nil"/>
            </w:tcBorders>
          </w:tcPr>
          <w:p w14:paraId="56879052" w14:textId="16BCF7AE" w:rsidR="005B4B5E" w:rsidRPr="00585F81" w:rsidRDefault="005B4B5E" w:rsidP="006C6380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Support for a stocking policy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6570" w:type="dxa"/>
            <w:tcBorders>
              <w:left w:val="nil"/>
              <w:bottom w:val="nil"/>
              <w:right w:val="single" w:sz="4" w:space="0" w:color="auto"/>
            </w:tcBorders>
          </w:tcPr>
          <w:p w14:paraId="29B88191" w14:textId="4E0FE8CE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For you, personally, how likely would you be to support changes to LOCAL OR STATE POLICIES that would do each of the following: Requiring food stores to stock certain kinds of healthy products, like fruits and vegetables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t xml:space="preserve"> </w:t>
            </w:r>
            <w:r w:rsidRPr="005B4B5E">
              <w:rPr>
                <w:rFonts w:ascii="Times New Roman" w:hAnsi="Times New Roman" w:cs="Times New Roman"/>
                <w:sz w:val="20"/>
                <w:szCs w:val="20"/>
              </w:rPr>
              <w:t>Response options: 1= very unlikely, 2= unlikely, 3= neutral, 4=likely, 5= very likely</w:t>
            </w:r>
          </w:p>
          <w:p w14:paraId="264F611B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B4B5E" w:rsidRPr="009B3A55" w14:paraId="019DBD91" w14:textId="77777777" w:rsidTr="009A5A41">
        <w:tc>
          <w:tcPr>
            <w:tcW w:w="1345" w:type="dxa"/>
            <w:tcBorders>
              <w:top w:val="nil"/>
              <w:bottom w:val="nil"/>
              <w:right w:val="nil"/>
            </w:tcBorders>
          </w:tcPr>
          <w:p w14:paraId="13ECF6C7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4C3D9A9" w14:textId="6A7690E5" w:rsidR="005B4B5E" w:rsidRPr="00585F81" w:rsidRDefault="005B4B5E" w:rsidP="006C6380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Support for a program to assist stores in providing fresh produce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65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881CE10" w14:textId="1511885F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For you, personally, how likely would you be to support changes to LOCAL OR STATE POLICIES that would do each of the following: Create a program that helps small food stores have fresh produce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B4B5E">
              <w:rPr>
                <w:rFonts w:ascii="Times New Roman" w:hAnsi="Times New Roman" w:cs="Times New Roman"/>
                <w:sz w:val="20"/>
                <w:szCs w:val="20"/>
              </w:rPr>
              <w:t>Response options: 1= very unlikely, 2= unlikely, 3=neutral, 4=likely, 5= very likely</w:t>
            </w:r>
          </w:p>
          <w:p w14:paraId="56CB2B83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B4B5E" w:rsidRPr="009B3A55" w14:paraId="06252504" w14:textId="77777777" w:rsidTr="009A5A41">
        <w:tc>
          <w:tcPr>
            <w:tcW w:w="1345" w:type="dxa"/>
            <w:tcBorders>
              <w:top w:val="nil"/>
              <w:bottom w:val="nil"/>
              <w:right w:val="nil"/>
            </w:tcBorders>
          </w:tcPr>
          <w:p w14:paraId="1B7E217F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50D7B2FE" w14:textId="61A1945B" w:rsidR="005B4B5E" w:rsidRPr="00585F81" w:rsidRDefault="005B4B5E" w:rsidP="006C6380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Agreement that government regulation is good/ needed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65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3F1BE5C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B4B5E">
              <w:rPr>
                <w:rFonts w:ascii="Times New Roman" w:hAnsi="Times New Roman" w:cs="Times New Roman"/>
                <w:sz w:val="20"/>
                <w:szCs w:val="20"/>
              </w:rPr>
              <w:t>Agreement that government regulation is good/ needed was assessed with a two-item scale and scores were averaged across the two items (Cronbach’s alpha= 0.69).</w:t>
            </w:r>
          </w:p>
          <w:p w14:paraId="7DFAA5E8" w14:textId="0932263E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B4B5E" w:rsidRPr="009B3A55" w14:paraId="0820F57F" w14:textId="77777777" w:rsidTr="009A5A41">
        <w:tc>
          <w:tcPr>
            <w:tcW w:w="1345" w:type="dxa"/>
            <w:tcBorders>
              <w:top w:val="nil"/>
              <w:bottom w:val="nil"/>
              <w:right w:val="nil"/>
            </w:tcBorders>
          </w:tcPr>
          <w:p w14:paraId="5A09AF64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409A7E39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9F12821" w14:textId="4C273416" w:rsidR="005B4B5E" w:rsidRDefault="005B4B5E" w:rsidP="005B4B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B4B5E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B4B5E">
              <w:rPr>
                <w:rFonts w:ascii="Times New Roman" w:hAnsi="Times New Roman" w:cs="Times New Roman"/>
                <w:sz w:val="20"/>
                <w:szCs w:val="20"/>
              </w:rPr>
              <w:t>In general, government regulation of business is necessary to protect the public interest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B4B5E">
              <w:rPr>
                <w:rFonts w:ascii="Times New Roman" w:hAnsi="Times New Roman" w:cs="Times New Roman"/>
                <w:sz w:val="20"/>
                <w:szCs w:val="20"/>
              </w:rPr>
              <w:t>Response options: 1= strongly disagree, 2=disagree, 3= neither agree nor disagree, 4=agree, 5= strongly agree</w:t>
            </w:r>
          </w:p>
          <w:p w14:paraId="01E923F5" w14:textId="5803EEE8" w:rsidR="005B4B5E" w:rsidRPr="005B4B5E" w:rsidRDefault="005B4B5E" w:rsidP="005B4B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B4B5E" w:rsidRPr="009B3A55" w14:paraId="7D3A4E6D" w14:textId="77777777" w:rsidTr="009A5A41">
        <w:tc>
          <w:tcPr>
            <w:tcW w:w="1345" w:type="dxa"/>
            <w:tcBorders>
              <w:top w:val="nil"/>
              <w:bottom w:val="single" w:sz="4" w:space="0" w:color="auto"/>
              <w:right w:val="nil"/>
            </w:tcBorders>
          </w:tcPr>
          <w:p w14:paraId="7376CED1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E92548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E4810A7" w14:textId="5EFBB34E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. </w:t>
            </w: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In general, government regulation of business usually does more harm than good.</w:t>
            </w:r>
            <w:r w:rsidR="004E1E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Response options: 1= strongly disagree, 2=disagree, 3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neither agree nor disagree,</w:t>
            </w: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 xml:space="preserve"> 4=agree, 5= strongly agree; This item was reverse coded.</w:t>
            </w:r>
          </w:p>
        </w:tc>
      </w:tr>
      <w:tr w:rsidR="005B4B5E" w:rsidRPr="009B3A55" w14:paraId="73016EEA" w14:textId="77777777" w:rsidTr="009A5A41">
        <w:tc>
          <w:tcPr>
            <w:tcW w:w="1345" w:type="dxa"/>
            <w:tcBorders>
              <w:top w:val="single" w:sz="4" w:space="0" w:color="auto"/>
              <w:bottom w:val="nil"/>
              <w:right w:val="nil"/>
            </w:tcBorders>
          </w:tcPr>
          <w:p w14:paraId="782DB365" w14:textId="70A292D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Open-ended Items 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48263A" w14:textId="77777777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5C5B22B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C6380">
              <w:rPr>
                <w:rFonts w:ascii="Times New Roman" w:hAnsi="Times New Roman" w:cs="Times New Roman"/>
                <w:sz w:val="20"/>
                <w:szCs w:val="20"/>
              </w:rPr>
              <w:t>Five open-ended questions (included at time 4 only) were asked only of managers in Minneapolis. Manager responses to the questions were hand-recorded by data collector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46EF2E5A" w14:textId="0FF504CC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B4B5E" w:rsidRPr="009B3A55" w14:paraId="309BA0B5" w14:textId="77777777" w:rsidTr="009A5A41">
        <w:tc>
          <w:tcPr>
            <w:tcW w:w="1345" w:type="dxa"/>
            <w:tcBorders>
              <w:top w:val="nil"/>
              <w:bottom w:val="nil"/>
              <w:right w:val="nil"/>
            </w:tcBorders>
          </w:tcPr>
          <w:p w14:paraId="1A31EE22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69668A17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Knowledge about the Minneapolis ordinance</w:t>
            </w:r>
          </w:p>
          <w:p w14:paraId="08894640" w14:textId="4BCF43BD" w:rsidR="00E377B0" w:rsidRPr="009B3A55" w:rsidRDefault="00E377B0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5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F14F929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C6380">
              <w:rPr>
                <w:rFonts w:ascii="Times New Roman" w:hAnsi="Times New Roman" w:cs="Times New Roman"/>
                <w:sz w:val="20"/>
                <w:szCs w:val="20"/>
              </w:rPr>
              <w:t>Can you tell me what you know about this policy, the Staple Foods Ordinance?</w:t>
            </w:r>
          </w:p>
          <w:p w14:paraId="1558CC0F" w14:textId="5E813D2E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B4B5E" w:rsidRPr="009B3A55" w14:paraId="0445274D" w14:textId="77777777" w:rsidTr="009A5A41">
        <w:tc>
          <w:tcPr>
            <w:tcW w:w="1345" w:type="dxa"/>
            <w:tcBorders>
              <w:top w:val="nil"/>
              <w:bottom w:val="nil"/>
              <w:right w:val="nil"/>
            </w:tcBorders>
          </w:tcPr>
          <w:p w14:paraId="03EBA3DC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1F9DFB4" w14:textId="7E4B43DB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uying more staple foods</w:t>
            </w:r>
          </w:p>
        </w:tc>
        <w:tc>
          <w:tcPr>
            <w:tcW w:w="65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A07A7E2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C6380">
              <w:rPr>
                <w:rFonts w:ascii="Times New Roman" w:hAnsi="Times New Roman" w:cs="Times New Roman"/>
                <w:sz w:val="20"/>
                <w:szCs w:val="20"/>
              </w:rPr>
              <w:t>Do you think this policy will result in customers buying more staple foods at stores like yours?</w:t>
            </w:r>
          </w:p>
          <w:p w14:paraId="6A07B961" w14:textId="02A75F82" w:rsidR="005B4B5E" w:rsidRPr="006C6380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B4B5E" w:rsidRPr="009B3A55" w14:paraId="74EE10CA" w14:textId="77777777" w:rsidTr="009A5A41">
        <w:tc>
          <w:tcPr>
            <w:tcW w:w="1345" w:type="dxa"/>
            <w:tcBorders>
              <w:top w:val="nil"/>
              <w:bottom w:val="nil"/>
              <w:right w:val="nil"/>
            </w:tcBorders>
          </w:tcPr>
          <w:p w14:paraId="3872156A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0BAC5555" w14:textId="21BF522E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olicy Concerns</w:t>
            </w:r>
          </w:p>
        </w:tc>
        <w:tc>
          <w:tcPr>
            <w:tcW w:w="65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F54DE87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Can you tell me about any concerns you have with this policy?</w:t>
            </w:r>
          </w:p>
          <w:p w14:paraId="6D525ED7" w14:textId="42C08902" w:rsidR="005B4B5E" w:rsidRPr="006C6380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B4B5E" w:rsidRPr="009B3A55" w14:paraId="46FCC599" w14:textId="77777777" w:rsidTr="009A5A41">
        <w:tc>
          <w:tcPr>
            <w:tcW w:w="1345" w:type="dxa"/>
            <w:tcBorders>
              <w:top w:val="nil"/>
              <w:bottom w:val="nil"/>
              <w:right w:val="nil"/>
            </w:tcBorders>
          </w:tcPr>
          <w:p w14:paraId="3E9CD6C4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</w:tcPr>
          <w:p w14:paraId="21E7F698" w14:textId="4B1BB2C0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ggestions for improvement</w:t>
            </w:r>
          </w:p>
        </w:tc>
        <w:tc>
          <w:tcPr>
            <w:tcW w:w="657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BE95C0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6C6380">
              <w:rPr>
                <w:rFonts w:ascii="Times New Roman" w:hAnsi="Times New Roman" w:cs="Times New Roman"/>
                <w:sz w:val="20"/>
                <w:szCs w:val="20"/>
              </w:rPr>
              <w:t>Do you have any suggestions for how the Staple Foods Ordinance could be improved?</w:t>
            </w:r>
          </w:p>
          <w:p w14:paraId="5AEBF371" w14:textId="25E9C1DA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B4B5E" w:rsidRPr="009B3A55" w14:paraId="3BBE12B0" w14:textId="77777777" w:rsidTr="009A5A41">
        <w:tc>
          <w:tcPr>
            <w:tcW w:w="1345" w:type="dxa"/>
            <w:tcBorders>
              <w:top w:val="nil"/>
              <w:bottom w:val="single" w:sz="4" w:space="0" w:color="auto"/>
              <w:right w:val="nil"/>
            </w:tcBorders>
          </w:tcPr>
          <w:p w14:paraId="13D44808" w14:textId="77777777" w:rsidR="005B4B5E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DC082A" w14:textId="5D715493" w:rsidR="005B4B5E" w:rsidRPr="009B3A55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ggestions for the city</w:t>
            </w:r>
          </w:p>
        </w:tc>
        <w:tc>
          <w:tcPr>
            <w:tcW w:w="65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1320203" w14:textId="05DFB2B2" w:rsidR="005B4B5E" w:rsidRPr="006C6380" w:rsidRDefault="005B4B5E" w:rsidP="006C638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9B3A55">
              <w:rPr>
                <w:rFonts w:ascii="Times New Roman" w:hAnsi="Times New Roman" w:cs="Times New Roman"/>
                <w:sz w:val="20"/>
                <w:szCs w:val="20"/>
              </w:rPr>
              <w:t>Do you have any suggestions for things the city could do to help stores like yours meet the staple foods requirements in this policy?</w:t>
            </w:r>
          </w:p>
        </w:tc>
      </w:tr>
      <w:tr w:rsidR="00585F81" w:rsidRPr="009B3A55" w14:paraId="2A5CB7D6" w14:textId="77777777" w:rsidTr="009A5A41">
        <w:tc>
          <w:tcPr>
            <w:tcW w:w="10705" w:type="dxa"/>
            <w:gridSpan w:val="3"/>
            <w:tcBorders>
              <w:top w:val="single" w:sz="4" w:space="0" w:color="auto"/>
            </w:tcBorders>
          </w:tcPr>
          <w:p w14:paraId="12F58E83" w14:textId="716F8668" w:rsidR="00585F81" w:rsidRPr="00585F81" w:rsidRDefault="00585F81" w:rsidP="00585F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1. </w:t>
            </w:r>
            <w:r w:rsidRPr="00585F81">
              <w:rPr>
                <w:rFonts w:ascii="Times New Roman" w:hAnsi="Times New Roman" w:cs="Times New Roman"/>
                <w:sz w:val="20"/>
                <w:szCs w:val="20"/>
              </w:rPr>
              <w:t xml:space="preserve">Foltz JL, Harris DM and </w:t>
            </w:r>
            <w:proofErr w:type="spellStart"/>
            <w:r w:rsidRPr="00585F81">
              <w:rPr>
                <w:rFonts w:ascii="Times New Roman" w:hAnsi="Times New Roman" w:cs="Times New Roman"/>
                <w:sz w:val="20"/>
                <w:szCs w:val="20"/>
              </w:rPr>
              <w:t>Blanck</w:t>
            </w:r>
            <w:proofErr w:type="spellEnd"/>
            <w:r w:rsidRPr="00585F81">
              <w:rPr>
                <w:rFonts w:ascii="Times New Roman" w:hAnsi="Times New Roman" w:cs="Times New Roman"/>
                <w:sz w:val="20"/>
                <w:szCs w:val="20"/>
              </w:rPr>
              <w:t xml:space="preserve"> HM. Support Among U.S. Adults for Local and State Policies to Increase Fruit and Vegetable Access. American Journal of Preventive Medicine 2012; 43: S102-S108. DOI: 10.1016/j.amepre.2012.05.017.</w:t>
            </w:r>
          </w:p>
          <w:p w14:paraId="69CE4C94" w14:textId="0BC22D4A" w:rsidR="00585F81" w:rsidRPr="006C6380" w:rsidRDefault="00585F81" w:rsidP="00585F81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2. </w:t>
            </w:r>
            <w:r w:rsidRPr="00585F81">
              <w:rPr>
                <w:rFonts w:ascii="Times New Roman" w:hAnsi="Times New Roman" w:cs="Times New Roman"/>
                <w:sz w:val="20"/>
                <w:szCs w:val="20"/>
              </w:rPr>
              <w:t>Pew Research Center. Political typology quiz, (2014, accessed 15 May 2015).</w:t>
            </w:r>
          </w:p>
        </w:tc>
      </w:tr>
    </w:tbl>
    <w:p w14:paraId="77A66852" w14:textId="7ECE4ACF" w:rsidR="006C6380" w:rsidRDefault="006C6380" w:rsidP="0040071B">
      <w:pPr>
        <w:rPr>
          <w:rFonts w:ascii="Times New Roman" w:hAnsi="Times New Roman" w:cs="Times New Roman"/>
          <w:sz w:val="20"/>
          <w:szCs w:val="20"/>
        </w:rPr>
      </w:pPr>
    </w:p>
    <w:p w14:paraId="54A90BC8" w14:textId="77777777" w:rsidR="000550BD" w:rsidRDefault="000550BD" w:rsidP="000F45F5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D5138DD" w14:textId="77777777" w:rsidR="00585F81" w:rsidRDefault="00585F81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BD2F528" w14:textId="5CCCF148" w:rsidR="001C65CE" w:rsidRPr="000F45F5" w:rsidRDefault="000F45F5" w:rsidP="000F45F5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ppendix</w:t>
      </w:r>
      <w:r w:rsidR="006F61DC">
        <w:rPr>
          <w:rFonts w:ascii="Times New Roman" w:hAnsi="Times New Roman" w:cs="Times New Roman"/>
          <w:b/>
          <w:sz w:val="24"/>
          <w:szCs w:val="24"/>
        </w:rPr>
        <w:t xml:space="preserve"> B</w:t>
      </w:r>
      <w:bookmarkStart w:id="0" w:name="_GoBack"/>
      <w:bookmarkEnd w:id="0"/>
    </w:p>
    <w:tbl>
      <w:tblPr>
        <w:tblpPr w:leftFromText="180" w:rightFromText="180" w:vertAnchor="text" w:horzAnchor="margin" w:tblpY="420"/>
        <w:tblW w:w="990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50"/>
        <w:gridCol w:w="450"/>
        <w:gridCol w:w="1080"/>
        <w:gridCol w:w="540"/>
        <w:gridCol w:w="1260"/>
        <w:gridCol w:w="540"/>
        <w:gridCol w:w="1170"/>
        <w:gridCol w:w="540"/>
        <w:gridCol w:w="1170"/>
      </w:tblGrid>
      <w:tr w:rsidR="001C65CE" w:rsidRPr="00855FA7" w14:paraId="72D401F6" w14:textId="77777777" w:rsidTr="000F45F5">
        <w:trPr>
          <w:trHeight w:val="527"/>
        </w:trPr>
        <w:tc>
          <w:tcPr>
            <w:tcW w:w="9900" w:type="dxa"/>
            <w:gridSpan w:val="9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713BAE0" w14:textId="41697F14" w:rsidR="001C65CE" w:rsidRPr="00855FA7" w:rsidRDefault="001C65CE" w:rsidP="000F45F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Times" w:hAnsi="Times New Roman" w:cs="Times New Roman"/>
                <w:szCs w:val="24"/>
                <w:lang w:eastAsia="zh-CN"/>
              </w:rPr>
              <w:t xml:space="preserve">Store manager </w:t>
            </w:r>
            <w:r w:rsidR="00DE6BCE">
              <w:rPr>
                <w:rFonts w:ascii="Times New Roman" w:eastAsia="Times" w:hAnsi="Times New Roman" w:cs="Times New Roman"/>
                <w:szCs w:val="24"/>
                <w:lang w:eastAsia="zh-CN"/>
              </w:rPr>
              <w:t xml:space="preserve">descriptive </w:t>
            </w:r>
            <w:r w:rsidRPr="00855FA7">
              <w:rPr>
                <w:rFonts w:ascii="Times New Roman" w:eastAsia="Times" w:hAnsi="Times New Roman" w:cs="Times New Roman"/>
                <w:szCs w:val="24"/>
                <w:lang w:eastAsia="zh-CN"/>
              </w:rPr>
              <w:t>characteristics across Time 1-4 (2014-2017) in Minneapolis and St. Paul, MN, USA (n=155)</w:t>
            </w:r>
          </w:p>
          <w:p w14:paraId="0AF4F7D3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855FA7" w14:paraId="10045D8E" w14:textId="77777777" w:rsidTr="000F45F5">
        <w:tc>
          <w:tcPr>
            <w:tcW w:w="3150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</w:tcPr>
          <w:p w14:paraId="4A5C2FEE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040" w:type="dxa"/>
            <w:gridSpan w:val="6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DA7972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710" w:type="dxa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315E76E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855FA7" w14:paraId="1F2254A8" w14:textId="77777777" w:rsidTr="000F45F5">
        <w:tc>
          <w:tcPr>
            <w:tcW w:w="315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14:paraId="1285B7B4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E520D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Time 1</w:t>
            </w:r>
          </w:p>
          <w:p w14:paraId="27290D7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(N= 78)</w:t>
            </w:r>
          </w:p>
        </w:tc>
        <w:tc>
          <w:tcPr>
            <w:tcW w:w="180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F6DE7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Time 2</w:t>
            </w:r>
          </w:p>
          <w:p w14:paraId="55C0FFE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(N= 108)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6825186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Time 3</w:t>
            </w:r>
          </w:p>
          <w:p w14:paraId="7226141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(N= 114)</w:t>
            </w:r>
          </w:p>
        </w:tc>
        <w:tc>
          <w:tcPr>
            <w:tcW w:w="17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39DC923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Time 4</w:t>
            </w:r>
          </w:p>
          <w:p w14:paraId="5DE1165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(N= 112)</w:t>
            </w:r>
          </w:p>
        </w:tc>
      </w:tr>
      <w:tr w:rsidR="001C65CE" w:rsidRPr="00855FA7" w14:paraId="77A11D78" w14:textId="77777777" w:rsidTr="000F45F5">
        <w:tc>
          <w:tcPr>
            <w:tcW w:w="31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3167718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FE380D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D205D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5368B6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8FC6A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EC4469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D4CD7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40DC554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C0845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</w:tr>
      <w:tr w:rsidR="001C65CE" w:rsidRPr="00855FA7" w14:paraId="6D474FCF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F48312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Age (years)</w:t>
            </w:r>
          </w:p>
          <w:p w14:paraId="11553AC2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DBBE9A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FEDEC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9 (14.1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58B5DDA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7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05034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7.8 (13.0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5F5C33D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3E29B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9.8 (13.2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3ED2D3B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9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91171C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8.5 (11.4)</w:t>
            </w:r>
          </w:p>
        </w:tc>
      </w:tr>
      <w:tr w:rsidR="001C65CE" w:rsidRPr="00855FA7" w14:paraId="134994EF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CDBAF2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689D4C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B450E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Percent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0905E6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82368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Percent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7730A8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68827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Percent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2B61CE6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237D74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Percent</w:t>
            </w:r>
          </w:p>
        </w:tc>
      </w:tr>
      <w:tr w:rsidR="001C65CE" w:rsidRPr="00855FA7" w14:paraId="461D7BDE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E350C5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Gender</w:t>
            </w: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39E550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C30E7F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B40340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8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918614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757F8B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4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4ED793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550330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0C2A41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855FA7" w14:paraId="3ED66B2A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25BD00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Female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6D0ADF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EAFF95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FFE239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3A7A0A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9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0CA45C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AE40F2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5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A27256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D314E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8</w:t>
            </w:r>
          </w:p>
        </w:tc>
      </w:tr>
      <w:tr w:rsidR="001C65CE" w:rsidRPr="00855FA7" w14:paraId="31D9C6DB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DA0466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ale</w:t>
            </w:r>
          </w:p>
          <w:p w14:paraId="40E7843D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C8E11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16F18E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8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E1B139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FCB27C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1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FC1BF7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6DAADE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5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E4DDB1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DBFF3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5</w:t>
            </w:r>
          </w:p>
        </w:tc>
      </w:tr>
      <w:tr w:rsidR="001C65CE" w:rsidRPr="00855FA7" w14:paraId="718CE3B5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AE810D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Race/Ethnicity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9979C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1E0DD7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A9E18B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E262A0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927EFF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C2EB0C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63F888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6631A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855FA7" w14:paraId="11168C7E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088E7D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Hispanic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4F357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DC1F65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514036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BD36F2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5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95C9BE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0D62AE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33A053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E7DD0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</w:t>
            </w:r>
          </w:p>
        </w:tc>
      </w:tr>
      <w:tr w:rsidR="001C65CE" w:rsidRPr="00855FA7" w14:paraId="7D954F28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186D6E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on-Hispanic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2ADC8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C5A9FB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BAD778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8CE9C3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94B58F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AA1197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15A5E8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E9C77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855FA7" w14:paraId="640EC928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0A9D34" w14:textId="77777777" w:rsidR="001C65CE" w:rsidRPr="00855FA7" w:rsidRDefault="001C65CE" w:rsidP="000F45F5">
            <w:pPr>
              <w:spacing w:after="0" w:line="240" w:lineRule="auto"/>
              <w:ind w:left="288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White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3DAE7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75B6F5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9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9CA269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B37DA4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8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8BDCB0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423BC3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1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9F7710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B8E3F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58</w:t>
            </w:r>
          </w:p>
        </w:tc>
      </w:tr>
      <w:tr w:rsidR="001C65CE" w:rsidRPr="00855FA7" w14:paraId="59938E46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47ED7B" w14:textId="77777777" w:rsidR="001C65CE" w:rsidRPr="00855FA7" w:rsidRDefault="001C65CE" w:rsidP="000F45F5">
            <w:pPr>
              <w:spacing w:after="0" w:line="240" w:lineRule="auto"/>
              <w:ind w:left="288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Black/African American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6E5B6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4B46DF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4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8EB220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F86229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7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7E9DAD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17D37B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BCFE1A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1123B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6</w:t>
            </w:r>
          </w:p>
        </w:tc>
      </w:tr>
      <w:tr w:rsidR="001C65CE" w:rsidRPr="00855FA7" w14:paraId="2B39C45E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C60420" w14:textId="77777777" w:rsidR="001C65CE" w:rsidRPr="00855FA7" w:rsidRDefault="001C65CE" w:rsidP="000F45F5">
            <w:pPr>
              <w:spacing w:after="0" w:line="240" w:lineRule="auto"/>
              <w:ind w:left="288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Asian/ Asian-American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98FA4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EC6F1B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3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13353C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9225E9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8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693005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081331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791F49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61FD2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</w:t>
            </w:r>
          </w:p>
        </w:tc>
      </w:tr>
      <w:tr w:rsidR="001C65CE" w:rsidRPr="00855FA7" w14:paraId="50905EC9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2F2602" w14:textId="77777777" w:rsidR="001C65CE" w:rsidRPr="00855FA7" w:rsidRDefault="001C65CE" w:rsidP="000F45F5">
            <w:pPr>
              <w:spacing w:after="0" w:line="240" w:lineRule="auto"/>
              <w:ind w:left="288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American Indian/Alaska Native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D20F1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699C29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3CA0D0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962323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72D20D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9521FD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E9D44D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67BB7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</w:t>
            </w:r>
          </w:p>
        </w:tc>
      </w:tr>
      <w:tr w:rsidR="001C65CE" w:rsidRPr="00855FA7" w14:paraId="69AADDF7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911D96" w14:textId="77777777" w:rsidR="001C65CE" w:rsidRPr="00855FA7" w:rsidRDefault="001C65CE" w:rsidP="000F45F5">
            <w:pPr>
              <w:spacing w:after="0" w:line="240" w:lineRule="auto"/>
              <w:ind w:left="288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Two or more races</w:t>
            </w:r>
          </w:p>
          <w:p w14:paraId="5328D1CB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052B7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161627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00AB70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61CA54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3FD091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D531DC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8A98A3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28720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</w:t>
            </w:r>
          </w:p>
        </w:tc>
      </w:tr>
      <w:tr w:rsidR="001C65CE" w:rsidRPr="00855FA7" w14:paraId="461C60BA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1236C1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U.S. Nativity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CB64C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9E5F7E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663B84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AA0419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10155F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B4B8DD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C8E4CC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241A9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855FA7" w14:paraId="502FDE85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B7ABEB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Born in U.S./ Born to US citizen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4B22E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B85B05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8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2C9A4B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CC1989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9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A06A51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BF8B9A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7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FF7020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2158F8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6</w:t>
            </w:r>
          </w:p>
        </w:tc>
      </w:tr>
      <w:tr w:rsidR="001C65CE" w:rsidRPr="00855FA7" w14:paraId="688514C6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788229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Born outside U.S. to non-US citizens</w:t>
            </w:r>
          </w:p>
          <w:p w14:paraId="452643AC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FF031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D26488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0B8F4E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297180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982B36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628F49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3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C3D43D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5F6A7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4</w:t>
            </w:r>
          </w:p>
        </w:tc>
      </w:tr>
      <w:tr w:rsidR="001C65CE" w:rsidRPr="00855FA7" w14:paraId="5864B3D5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7AE857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Education (highest  level)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30277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4672CF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533E72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3388A1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B160E3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82C0B8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CC21E3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E0D1ED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855FA7" w14:paraId="1920B546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53E64B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High school degree or les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B6A50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CE52EC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1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F40FF5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B9034B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642822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088FFA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3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2C51EC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39D80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0</w:t>
            </w:r>
          </w:p>
        </w:tc>
      </w:tr>
      <w:tr w:rsidR="001C65CE" w:rsidRPr="00855FA7" w14:paraId="22B68987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D6EB51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ome college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0E2E5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1145DA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7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559A34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ADA1CA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C89490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9C31A7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0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CDAEBF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9A7CE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4</w:t>
            </w:r>
          </w:p>
        </w:tc>
      </w:tr>
      <w:tr w:rsidR="001C65CE" w:rsidRPr="00855FA7" w14:paraId="4DEEBD35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C6D131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College graduate (unknown degree) or more</w:t>
            </w:r>
          </w:p>
          <w:p w14:paraId="195413C7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877E0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DF9B57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FB4876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BBB522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6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C4BBD4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0A8D9E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7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8BC6AF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5FEC0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6</w:t>
            </w:r>
          </w:p>
        </w:tc>
      </w:tr>
      <w:tr w:rsidR="001C65CE" w:rsidRPr="00855FA7" w14:paraId="4095F003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ADD6D0C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anagement Position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AD5A8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47789F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8F5CD1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8C9897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6ABE7E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BECA04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FCD73F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1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E6E96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855FA7" w14:paraId="2C523DA5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256EC4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Owner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17409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D152C6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1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05565E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7340E4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7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314002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1577E0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6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48B083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C81EC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0</w:t>
            </w:r>
          </w:p>
        </w:tc>
      </w:tr>
      <w:tr w:rsidR="001C65CE" w:rsidRPr="00855FA7" w14:paraId="0C1D57D8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13ABFF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anager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BA334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54EC66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7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A1DFE1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BA9735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58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EBA0F1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2E2D52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5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319130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FC2B7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54</w:t>
            </w:r>
          </w:p>
        </w:tc>
      </w:tr>
      <w:tr w:rsidR="001C65CE" w:rsidRPr="00855FA7" w14:paraId="0F7CAA79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BFAF7E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Assistant Manager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BC4D3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2EA112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9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8A1533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00278D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5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9E1ABD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18B112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0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F1D02A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FB3DC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5</w:t>
            </w:r>
          </w:p>
        </w:tc>
      </w:tr>
      <w:tr w:rsidR="001C65CE" w:rsidRPr="00855FA7" w14:paraId="01ED64A3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A48E84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Other</w:t>
            </w:r>
          </w:p>
          <w:p w14:paraId="0FFC3E64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AF22D0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7B6A0A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543D7C6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DA90E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3CF5AFB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6278A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34BBD74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53F214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</w:t>
            </w:r>
          </w:p>
        </w:tc>
      </w:tr>
      <w:tr w:rsidR="001C65CE" w:rsidRPr="00855FA7" w14:paraId="10E2CD2F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3A76A4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CE6389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16B10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0C910C9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9DC50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469D00F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3A4ED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27EF121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9554C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</w:tr>
      <w:tr w:rsidR="001C65CE" w:rsidRPr="00855FA7" w14:paraId="3D808E2D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7E64AF4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Length of time working in store in management position (years)</w:t>
            </w: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8D66C6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509654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9 (6.4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747E9DD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8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87B486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.0 (6.0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6C949F7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4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B62CC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8 (5.7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13E005F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45289E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.6 (7.1)</w:t>
            </w:r>
          </w:p>
        </w:tc>
      </w:tr>
      <w:tr w:rsidR="001C65CE" w:rsidRPr="00855FA7" w14:paraId="3152C468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DB1D7B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C06B5F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7F02F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Percent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BA0C57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C4785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Percent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949831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36C8E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Percent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14C5D43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46BA98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Percent</w:t>
            </w:r>
          </w:p>
        </w:tc>
      </w:tr>
      <w:tr w:rsidR="001C65CE" w:rsidRPr="00855FA7" w14:paraId="60F5B9A8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459E00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Lives within store community (drive time to work)</w:t>
            </w: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CCB462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D4E61E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30F268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8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744C3D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419993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4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517E73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10D013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1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AF4809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855FA7" w14:paraId="4C144A83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E04097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u w:val="single"/>
                <w:lang w:eastAsia="zh-CN"/>
              </w:rPr>
              <w:t>&lt;</w:t>
            </w: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 5 minute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1AC38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0CC411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5.4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6E95BB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170E90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1.3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3A79D8F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0545AC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8.4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F2A75D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F820E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5.3</w:t>
            </w:r>
          </w:p>
        </w:tc>
      </w:tr>
      <w:tr w:rsidR="001C65CE" w:rsidRPr="00855FA7" w14:paraId="0ADB3A8C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7B6DC3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6-10 minute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2EBA7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6B34A6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2.8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73A4AF3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25A3DF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4.8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B07358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E9D098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4.0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983748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1B56B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9.8</w:t>
            </w:r>
          </w:p>
        </w:tc>
      </w:tr>
      <w:tr w:rsidR="001C65CE" w:rsidRPr="00855FA7" w14:paraId="4E48CC75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761D4F1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-20 minute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32F15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061CE55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4.9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335550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00C496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9.6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2681A4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EC5025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0.4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6F88B3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00B5B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6.9</w:t>
            </w:r>
          </w:p>
        </w:tc>
      </w:tr>
      <w:tr w:rsidR="001C65CE" w:rsidRPr="00855FA7" w14:paraId="7183E755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D8725A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&gt; 20 minutes</w:t>
            </w:r>
          </w:p>
          <w:p w14:paraId="5FA7DC55" w14:textId="77777777" w:rsidR="001C65CE" w:rsidRPr="00855FA7" w:rsidRDefault="001C65CE" w:rsidP="000F45F5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BC897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CF252E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6.9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762418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F77BB84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4.3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F61A60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02A08F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7.2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7A6EA0E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6E24B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7.9</w:t>
            </w:r>
          </w:p>
        </w:tc>
      </w:tr>
      <w:tr w:rsidR="001C65CE" w:rsidRPr="00855FA7" w14:paraId="537B2EF3" w14:textId="77777777" w:rsidTr="000F45F5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4E9A11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E79777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E9ACE2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039A35F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1512BB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197C6D26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73FCC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5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5DB5646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DA1598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ean (</w:t>
            </w:r>
            <w:proofErr w:type="spellStart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d</w:t>
            </w:r>
            <w:proofErr w:type="spellEnd"/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)</w:t>
            </w:r>
          </w:p>
        </w:tc>
      </w:tr>
      <w:tr w:rsidR="001C65CE" w:rsidRPr="00855FA7" w14:paraId="32320F86" w14:textId="77777777" w:rsidTr="000F45F5">
        <w:tc>
          <w:tcPr>
            <w:tcW w:w="3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7C50C1A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Perceived manager/store connection to neighborhood (range 1-5; 1= strongly disagree 5= strongly agree)</w:t>
            </w:r>
            <w:r w:rsidRPr="00855FA7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  <w:t>a</w:t>
            </w:r>
          </w:p>
          <w:p w14:paraId="1D6E0389" w14:textId="77777777" w:rsidR="001C65CE" w:rsidRPr="00855FA7" w:rsidRDefault="001C65CE" w:rsidP="000F45F5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08A5A31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B2BED9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9 (0.8)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42507BC0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08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A84467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.1 (0.7)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6654DA1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407B4D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9 (0.8)</w:t>
            </w:r>
          </w:p>
        </w:tc>
        <w:tc>
          <w:tcPr>
            <w:tcW w:w="5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24C720FA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648CECC" w14:textId="77777777" w:rsidR="001C65CE" w:rsidRPr="00855FA7" w:rsidRDefault="001C65CE" w:rsidP="000F45F5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20"/>
                <w:szCs w:val="20"/>
                <w:lang w:eastAsia="zh-CN"/>
              </w:rPr>
            </w:pPr>
            <w:r w:rsidRPr="00855FA7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.1 (0.8)</w:t>
            </w:r>
          </w:p>
        </w:tc>
      </w:tr>
    </w:tbl>
    <w:p w14:paraId="458A4FFC" w14:textId="77777777" w:rsidR="001C65CE" w:rsidRPr="00855FA7" w:rsidRDefault="001C65CE" w:rsidP="001C65CE">
      <w:pPr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eastAsia="zh-CN"/>
        </w:rPr>
      </w:pPr>
      <w:r w:rsidRPr="00855FA7">
        <w:rPr>
          <w:rFonts w:ascii="Times New Roman" w:eastAsia="Times New Roman" w:hAnsi="Times New Roman" w:cs="Times New Roman"/>
          <w:sz w:val="20"/>
          <w:szCs w:val="20"/>
          <w:lang w:eastAsia="zh-CN"/>
        </w:rPr>
        <w:t xml:space="preserve">Note. Testing of differences across time for each manager characteristic (chi-square or general linear model) showed no significant differences; </w:t>
      </w:r>
    </w:p>
    <w:p w14:paraId="662B5B40" w14:textId="77777777" w:rsidR="001C65CE" w:rsidRPr="00855FA7" w:rsidRDefault="001C65CE" w:rsidP="001C65CE">
      <w:pPr>
        <w:spacing w:after="0" w:line="240" w:lineRule="auto"/>
        <w:rPr>
          <w:rFonts w:ascii="Times New Roman" w:eastAsia="Calibri" w:hAnsi="Times New Roman" w:cs="Times New Roman"/>
          <w:sz w:val="20"/>
          <w:szCs w:val="20"/>
          <w:lang w:eastAsia="zh-CN"/>
        </w:rPr>
      </w:pPr>
      <w:proofErr w:type="spellStart"/>
      <w:r w:rsidRPr="00855FA7">
        <w:rPr>
          <w:rFonts w:ascii="Times New Roman" w:eastAsia="Times New Roman" w:hAnsi="Times New Roman" w:cs="Times New Roman"/>
          <w:sz w:val="20"/>
          <w:szCs w:val="20"/>
          <w:vertAlign w:val="superscript"/>
          <w:lang w:eastAsia="zh-CN"/>
        </w:rPr>
        <w:t>a</w:t>
      </w:r>
      <w:proofErr w:type="spellEnd"/>
      <w:r w:rsidRPr="00855FA7">
        <w:rPr>
          <w:rFonts w:ascii="Times New Roman" w:eastAsia="Times New Roman" w:hAnsi="Times New Roman" w:cs="Times New Roman"/>
          <w:sz w:val="20"/>
          <w:szCs w:val="20"/>
          <w:lang w:eastAsia="zh-CN"/>
        </w:rPr>
        <w:t xml:space="preserve"> An average of a 4-item modified scale assessing managers agreement with four statements </w:t>
      </w:r>
      <w:r w:rsidRPr="00855FA7">
        <w:rPr>
          <w:rFonts w:ascii="Times New Roman" w:eastAsia="Times New Roman" w:hAnsi="Times New Roman" w:cs="Times New Roman"/>
          <w:i/>
          <w:sz w:val="20"/>
          <w:szCs w:val="20"/>
          <w:lang w:eastAsia="zh-CN"/>
        </w:rPr>
        <w:t>(“As a store operator or manager, I feel integrated in this neighborhood”, “This is the ideal neighborhood for my store”, “It would be hard for me to have my store leave this neighborhood”</w:t>
      </w:r>
      <w:r w:rsidRPr="00855FA7">
        <w:rPr>
          <w:rFonts w:ascii="Times New Roman" w:eastAsia="Times New Roman" w:hAnsi="Times New Roman" w:cs="Times New Roman"/>
          <w:sz w:val="20"/>
          <w:szCs w:val="20"/>
          <w:lang w:eastAsia="zh-CN"/>
        </w:rPr>
        <w:t xml:space="preserve"> </w:t>
      </w:r>
      <w:r w:rsidRPr="00855FA7">
        <w:rPr>
          <w:rFonts w:ascii="Times New Roman" w:eastAsia="Times New Roman" w:hAnsi="Times New Roman" w:cs="Times New Roman"/>
          <w:i/>
          <w:sz w:val="20"/>
          <w:szCs w:val="20"/>
          <w:lang w:eastAsia="zh-CN"/>
        </w:rPr>
        <w:t>“My store would be more successful if it were located in another neighborhood”</w:t>
      </w:r>
      <w:r w:rsidRPr="00855FA7">
        <w:rPr>
          <w:rFonts w:ascii="Times New Roman" w:eastAsia="Times New Roman" w:hAnsi="Times New Roman" w:cs="Times New Roman"/>
          <w:sz w:val="20"/>
          <w:szCs w:val="20"/>
          <w:lang w:eastAsia="zh-CN"/>
        </w:rPr>
        <w:t>(last item was reverse coded).</w:t>
      </w:r>
    </w:p>
    <w:p w14:paraId="285884E3" w14:textId="77777777" w:rsidR="002E2389" w:rsidRDefault="002E2389">
      <w:pPr>
        <w:rPr>
          <w:rFonts w:ascii="Times New Roman" w:hAnsi="Times New Roman" w:cs="Times New Roman"/>
          <w:sz w:val="24"/>
          <w:szCs w:val="24"/>
        </w:rPr>
      </w:pPr>
    </w:p>
    <w:p w14:paraId="66EEBBC0" w14:textId="77777777" w:rsidR="00793689" w:rsidRDefault="00793689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br w:type="page"/>
      </w:r>
    </w:p>
    <w:p w14:paraId="385DC53C" w14:textId="4BA1FF3E" w:rsidR="000F45F5" w:rsidRPr="000F45F5" w:rsidRDefault="000F45F5" w:rsidP="000F45F5">
      <w:pPr>
        <w:jc w:val="center"/>
        <w:rPr>
          <w:rFonts w:ascii="Times New Roman" w:eastAsia="Times" w:hAnsi="Times New Roman" w:cs="Times New Roman"/>
          <w:b/>
          <w:sz w:val="24"/>
          <w:szCs w:val="24"/>
          <w:lang w:eastAsia="zh-CN"/>
        </w:rPr>
      </w:pPr>
      <w:r>
        <w:rPr>
          <w:rFonts w:ascii="Times New Roman" w:eastAsia="Times" w:hAnsi="Times New Roman" w:cs="Times New Roman"/>
          <w:b/>
          <w:sz w:val="24"/>
          <w:szCs w:val="24"/>
          <w:lang w:eastAsia="zh-CN"/>
        </w:rPr>
        <w:lastRenderedPageBreak/>
        <w:t>Appendix C</w:t>
      </w:r>
    </w:p>
    <w:p w14:paraId="358E2850" w14:textId="182A3990" w:rsidR="001C65CE" w:rsidRPr="00793689" w:rsidRDefault="009F4A88" w:rsidP="000F45F5">
      <w:pPr>
        <w:pBdr>
          <w:top w:val="single" w:sz="4" w:space="1" w:color="auto"/>
        </w:pBd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" w:hAnsi="Times New Roman" w:cs="Times New Roman"/>
          <w:szCs w:val="24"/>
          <w:lang w:eastAsia="zh-CN"/>
        </w:rPr>
        <w:t xml:space="preserve">Regression </w:t>
      </w:r>
      <w:r w:rsidR="005B4B5E">
        <w:rPr>
          <w:rFonts w:ascii="Times New Roman" w:eastAsia="Times" w:hAnsi="Times New Roman" w:cs="Times New Roman"/>
          <w:szCs w:val="24"/>
          <w:lang w:eastAsia="zh-CN"/>
        </w:rPr>
        <w:t>a</w:t>
      </w:r>
      <w:r>
        <w:rPr>
          <w:rFonts w:ascii="Times New Roman" w:eastAsia="Times" w:hAnsi="Times New Roman" w:cs="Times New Roman"/>
          <w:szCs w:val="24"/>
          <w:lang w:eastAsia="zh-CN"/>
        </w:rPr>
        <w:t>nalysis of m</w:t>
      </w:r>
      <w:r w:rsidR="001C65CE" w:rsidRPr="002E2389">
        <w:rPr>
          <w:rFonts w:ascii="Times New Roman" w:eastAsia="Times" w:hAnsi="Times New Roman" w:cs="Times New Roman"/>
          <w:szCs w:val="24"/>
          <w:lang w:eastAsia="zh-CN"/>
        </w:rPr>
        <w:t xml:space="preserve">anager views on policy and government regulation across manager, store, and neighborhood characteristics at Time 1 (N=78, 2014) </w:t>
      </w:r>
    </w:p>
    <w:tbl>
      <w:tblPr>
        <w:tblW w:w="92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50"/>
        <w:gridCol w:w="450"/>
        <w:gridCol w:w="990"/>
        <w:gridCol w:w="810"/>
        <w:gridCol w:w="1080"/>
        <w:gridCol w:w="900"/>
        <w:gridCol w:w="990"/>
        <w:gridCol w:w="900"/>
      </w:tblGrid>
      <w:tr w:rsidR="001C65CE" w:rsidRPr="002E2389" w14:paraId="7B65DA2C" w14:textId="77777777" w:rsidTr="00637098">
        <w:tc>
          <w:tcPr>
            <w:tcW w:w="3150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</w:tcPr>
          <w:p w14:paraId="29AD4461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25035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1FF2DF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 xml:space="preserve"> 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592A66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606C98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D6E59D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D7A965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2E5F7F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</w:tr>
      <w:tr w:rsidR="001C65CE" w:rsidRPr="002E2389" w14:paraId="1B1EA336" w14:textId="77777777" w:rsidTr="00637098">
        <w:tc>
          <w:tcPr>
            <w:tcW w:w="315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14:paraId="0D6FD37B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10D52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24"/>
                <w:szCs w:val="24"/>
                <w:lang w:eastAsia="zh-CN"/>
              </w:rPr>
            </w:pPr>
          </w:p>
        </w:tc>
        <w:tc>
          <w:tcPr>
            <w:tcW w:w="1800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CDE6E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bookmarkStart w:id="1" w:name="_Hlk11241369"/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Likelihood</w:t>
            </w:r>
            <w:r w:rsidRPr="002E2389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§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 to support local/state policy requiring food stores to stock certain healthy products</w:t>
            </w:r>
            <w:bookmarkEnd w:id="1"/>
          </w:p>
        </w:tc>
        <w:tc>
          <w:tcPr>
            <w:tcW w:w="198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1EF19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Likelihood</w:t>
            </w:r>
            <w:r w:rsidRPr="002E2389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§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 to support local/state policy that creates </w:t>
            </w:r>
            <w:bookmarkStart w:id="2" w:name="_Hlk11242629"/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a program to help small food stores have fresh produce</w:t>
            </w:r>
            <w:bookmarkEnd w:id="2"/>
          </w:p>
        </w:tc>
        <w:tc>
          <w:tcPr>
            <w:tcW w:w="189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2A2651D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Agreement</w:t>
            </w:r>
            <w:r w:rsidRPr="002E2389">
              <w:rPr>
                <w:rFonts w:ascii="Calibri" w:eastAsia="Calibri" w:hAnsi="Calibri" w:cs="Times New Roman"/>
                <w:sz w:val="20"/>
                <w:szCs w:val="20"/>
                <w:lang w:eastAsia="zh-CN"/>
              </w:rPr>
              <w:t>†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 that government regulation of business is good/ necessary to protect public interests</w:t>
            </w:r>
          </w:p>
        </w:tc>
      </w:tr>
      <w:tr w:rsidR="001C65CE" w:rsidRPr="002E2389" w14:paraId="39BE8AA7" w14:textId="77777777" w:rsidTr="00637098">
        <w:tc>
          <w:tcPr>
            <w:tcW w:w="31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1681CFF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b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b/>
                <w:sz w:val="18"/>
                <w:szCs w:val="18"/>
                <w:lang w:eastAsia="zh-CN"/>
              </w:rPr>
              <w:t>Manager Characteristics</w:t>
            </w: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2D15F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B0687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8A48A5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18"/>
                <w:szCs w:val="18"/>
                <w:lang w:eastAsia="zh-CN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7B5CEDF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72146C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18"/>
                <w:szCs w:val="18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12A5803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2336BE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i/>
                <w:sz w:val="18"/>
                <w:szCs w:val="18"/>
                <w:lang w:eastAsia="zh-CN"/>
              </w:rPr>
            </w:pPr>
          </w:p>
        </w:tc>
      </w:tr>
      <w:tr w:rsidR="001C65CE" w:rsidRPr="002E2389" w14:paraId="03760830" w14:textId="77777777" w:rsidTr="00637098">
        <w:tc>
          <w:tcPr>
            <w:tcW w:w="31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DDA0281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F9F06E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N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2D87EF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Mean (SE)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68AD82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i/>
                <w:sz w:val="18"/>
                <w:szCs w:val="18"/>
                <w:lang w:eastAsia="zh-CN"/>
              </w:rPr>
              <w:t xml:space="preserve">P </w:t>
            </w: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Value</w:t>
            </w:r>
            <w:r w:rsidRPr="002E2389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‡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3792A8D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Mean (SE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63BF5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i/>
                <w:sz w:val="18"/>
                <w:szCs w:val="18"/>
                <w:lang w:eastAsia="zh-CN"/>
              </w:rPr>
              <w:t xml:space="preserve">P </w:t>
            </w: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Value</w:t>
            </w:r>
            <w:r w:rsidRPr="002E2389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‡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5DB0E6F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Mean (SE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698801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i/>
                <w:sz w:val="18"/>
                <w:szCs w:val="18"/>
                <w:lang w:eastAsia="zh-CN"/>
              </w:rPr>
              <w:t xml:space="preserve">P </w:t>
            </w: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Value</w:t>
            </w:r>
            <w:r w:rsidRPr="002E2389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‡</w:t>
            </w:r>
          </w:p>
        </w:tc>
      </w:tr>
      <w:tr w:rsidR="001C65CE" w:rsidRPr="002E2389" w14:paraId="7638A74E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24BE27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Age</w:t>
            </w: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69FB828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868B62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420543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74C040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A44051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E834CB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E24009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1C5EC3D1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77498D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&lt; 35 year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4DADE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15E86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3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781EE6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19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EA361E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5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CEF79C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24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A200DE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C32B3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83</w:t>
            </w:r>
          </w:p>
        </w:tc>
      </w:tr>
      <w:tr w:rsidR="001C65CE" w:rsidRPr="002E2389" w14:paraId="11B4DFD6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8AD7AE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&gt;= 35 years</w:t>
            </w:r>
          </w:p>
          <w:p w14:paraId="3B81153D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1895B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43424B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F71196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0E97D7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9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87ECBF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362BFA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605BF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1A894509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FBC4B2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Gender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B5C417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30A7F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4A92B5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8EF81D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753FC0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BF86ED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4C1D15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05AD7774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2A2DDB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Female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2DFE4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7FD95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4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6C163E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19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423510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8 (0.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9E8D39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68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409EAF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0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8919B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31</w:t>
            </w:r>
          </w:p>
        </w:tc>
      </w:tr>
      <w:tr w:rsidR="001C65CE" w:rsidRPr="002E2389" w14:paraId="035812CA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CC4021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ale</w:t>
            </w:r>
          </w:p>
          <w:p w14:paraId="38C52B86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237F2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5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D111D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9 (0.2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2A5707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FD7800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6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956A83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C80179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7 (0.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155B3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49CF492C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D57465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Race/Ethnicity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DF3C8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22E2B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B6032C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4884A2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B92199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EED1BC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50BF8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043B04BE" w14:textId="77777777" w:rsidTr="00637098">
        <w:trPr>
          <w:trHeight w:val="288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36F540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on-Hispanic White Manager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6B710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DC6FD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  <w:t>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6BB517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02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B310B4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4 (0.2)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  <w:t>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38ACD2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03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EEE398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9 (0.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20AA8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21</w:t>
            </w:r>
          </w:p>
        </w:tc>
      </w:tr>
      <w:tr w:rsidR="001C65CE" w:rsidRPr="002E2389" w14:paraId="5485FAA1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319EA0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Managers of </w:t>
            </w:r>
            <w:proofErr w:type="spellStart"/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Color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  <w:t>a</w:t>
            </w:r>
            <w:proofErr w:type="spellEnd"/>
          </w:p>
          <w:p w14:paraId="759F4367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E9BA1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95890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7 (0.3)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  <w:t>b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1B6CF0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D31E2B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.1 (0.3)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  <w:t>b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DD35AC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04E5C0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6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2D93A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1D56AF33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ECDC96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U.S. Nativity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D7482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F6C11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95AD53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CB37A5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C69857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7321DF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B470C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3E71DF66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8C0082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Born in U.S./ Born to US citizen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FC51E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5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DF844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2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DE284D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95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60E047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5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2CF22F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07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F7CA18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4EF0A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98</w:t>
            </w:r>
          </w:p>
        </w:tc>
      </w:tr>
      <w:tr w:rsidR="001C65CE" w:rsidRPr="002E2389" w14:paraId="723263E2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942B84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Born outside U.S. to non-US citizens</w:t>
            </w:r>
          </w:p>
          <w:p w14:paraId="1C562A2B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9C647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C7604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DC57A5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BF2D02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.0 (0.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D27D6F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C6D713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9CC4B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44CC4BB2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2ECE0A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Education 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A30FB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9E3D7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BA8C63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4C9DAF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EE30B0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72AF3C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D6998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6B12128B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80D77C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High school degree or les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D7988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02221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4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BE1CF8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40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0E3305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2 (0.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6C2E37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27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D9CD58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B83D3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33</w:t>
            </w:r>
          </w:p>
        </w:tc>
      </w:tr>
      <w:tr w:rsidR="001C65CE" w:rsidRPr="002E2389" w14:paraId="37CDFEE3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5E3FFB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ome college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C93FC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CA1571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4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497E3D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20D06C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8C8C47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9253B4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6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60FCC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6F82A303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B824D3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College graduate or more</w:t>
            </w:r>
          </w:p>
          <w:p w14:paraId="5769B51A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55896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85F26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9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EB1A1D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F9AFDC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7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8060C5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B13372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9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38723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64FC2AC4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B48DD3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anagement Position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B1822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DA522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C8F9AE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C363F3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82352A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E27BE2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B7531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7181E896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0199FD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Owner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7D514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BA31C5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0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B839E8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70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366A31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9 (0.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38AE28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35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221FC1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9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D1A3B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69</w:t>
            </w:r>
          </w:p>
        </w:tc>
      </w:tr>
      <w:tr w:rsidR="001C65CE" w:rsidRPr="002E2389" w14:paraId="77076705" w14:textId="77777777" w:rsidTr="00637098"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FC4A52D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anager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016B5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80BB9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0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8A9131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94DB8D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7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5B8CA0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D2B31A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7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1DB07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38B1EDD3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2082805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Assistant Manager or “Other”</w:t>
            </w:r>
          </w:p>
          <w:p w14:paraId="3DF435BD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BE591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6DBC5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4 (0.4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5DF841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ADC27F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3 (0.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AF55FD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26A3DF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9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D78FB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3C0D26FB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FD78EB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Length of time working in store management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3148AD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2022A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9DEC08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18DD78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992755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2AC6AE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8D6FF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6D457F2F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9D3343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&lt; 2 year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C4878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A8F248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07804A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93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757B02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6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A0D52B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47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C2BC13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A09A2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88</w:t>
            </w:r>
          </w:p>
        </w:tc>
      </w:tr>
      <w:tr w:rsidR="001C65CE" w:rsidRPr="002E2389" w14:paraId="50598540" w14:textId="77777777" w:rsidTr="00637098">
        <w:trPr>
          <w:trHeight w:val="73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E2D2BCE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&gt;= 2 years</w:t>
            </w:r>
          </w:p>
          <w:p w14:paraId="45F64FE2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6366F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72181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11284E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E80FF9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5D8FDE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091181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55819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4BFB77A4" w14:textId="77777777" w:rsidTr="00637098">
        <w:trPr>
          <w:trHeight w:val="73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59CAB5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Lives within store community (drive time to work)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C24F2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9637D5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8CD055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C53C3E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48F968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38EFE4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FBCE07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5D76D266" w14:textId="77777777" w:rsidTr="00637098">
        <w:trPr>
          <w:trHeight w:val="73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299C95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u w:val="single"/>
                <w:lang w:eastAsia="zh-CN"/>
              </w:rPr>
              <w:t>&lt;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 10 minute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68B6F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406D2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5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AA89DA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31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1B4EEE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9 (0.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53DE89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36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310A61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0BFE9B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95</w:t>
            </w:r>
          </w:p>
        </w:tc>
      </w:tr>
      <w:tr w:rsidR="001C65CE" w:rsidRPr="002E2389" w14:paraId="08B28F1F" w14:textId="77777777" w:rsidTr="00637098">
        <w:trPr>
          <w:trHeight w:val="73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726B9F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1-20 minute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A978C8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F6E1B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9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43F39E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89CFA6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4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93F370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92FF4A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FCA232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614BD8A4" w14:textId="77777777" w:rsidTr="00637098">
        <w:trPr>
          <w:trHeight w:val="73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293B8E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&gt; 20 minutes</w:t>
            </w:r>
          </w:p>
          <w:p w14:paraId="59DE7F44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C534E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8AB27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9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AEE774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9636B4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8 (0.3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616BC3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13F396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8A4A2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7B753E87" w14:textId="77777777" w:rsidTr="00637098">
        <w:trPr>
          <w:trHeight w:val="73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C2F78D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Perceived manager/store connection to neighborhood 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9FAC4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F9FC66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F8C1FC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DAB3F8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DAFEC2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103D8D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A31BF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08FA8FEA" w14:textId="77777777" w:rsidTr="00637098">
        <w:trPr>
          <w:trHeight w:val="73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ECB2C8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core= 1-3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9398A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54B52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2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3B7967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47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514AE5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5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5705E2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23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2D7BF6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7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D69AB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47</w:t>
            </w:r>
          </w:p>
        </w:tc>
      </w:tr>
      <w:tr w:rsidR="001C65CE" w:rsidRPr="002E2389" w14:paraId="0D2A148B" w14:textId="77777777" w:rsidTr="00637098">
        <w:trPr>
          <w:trHeight w:val="73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F6FBC48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core= 4-5</w:t>
            </w:r>
          </w:p>
          <w:p w14:paraId="4C96D971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220A23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FCBE0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0 (0.2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311D68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E609CC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B6CBD3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5A4B9B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9 (0.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B761C5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3C9BDFAB" w14:textId="77777777" w:rsidTr="00637098">
        <w:trPr>
          <w:trHeight w:val="95"/>
        </w:trPr>
        <w:tc>
          <w:tcPr>
            <w:tcW w:w="3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262D14B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b/>
                <w:sz w:val="18"/>
                <w:szCs w:val="18"/>
                <w:lang w:eastAsia="zh-CN"/>
              </w:rPr>
              <w:t>Store &amp; Neighborhood Characteristics</w:t>
            </w: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403F7F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74BE69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5DAFDD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1D49BF2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3834E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54518E8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7D5B55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</w:tr>
      <w:tr w:rsidR="001C65CE" w:rsidRPr="002E2389" w14:paraId="28BF9465" w14:textId="77777777" w:rsidTr="00637098">
        <w:trPr>
          <w:trHeight w:val="95"/>
        </w:trPr>
        <w:tc>
          <w:tcPr>
            <w:tcW w:w="31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2E07B03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8DBFE6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N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ABB86D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Mean (SE)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731B72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i/>
                <w:sz w:val="18"/>
                <w:szCs w:val="18"/>
                <w:lang w:eastAsia="zh-CN"/>
              </w:rPr>
              <w:t xml:space="preserve">P </w:t>
            </w: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Value</w:t>
            </w:r>
            <w:r w:rsidRPr="002E2389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‡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94B6DF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Mean (SE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DC5812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i/>
                <w:sz w:val="18"/>
                <w:szCs w:val="18"/>
                <w:lang w:eastAsia="zh-CN"/>
              </w:rPr>
              <w:t xml:space="preserve">P </w:t>
            </w: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Value</w:t>
            </w:r>
            <w:r w:rsidRPr="002E2389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‡</w:t>
            </w: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CF9984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Calibri" w:eastAsia="Calibri" w:hAnsi="Calibri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Mean (SE)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E52C79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i/>
                <w:sz w:val="18"/>
                <w:szCs w:val="18"/>
                <w:lang w:eastAsia="zh-CN"/>
              </w:rPr>
              <w:t xml:space="preserve">P </w:t>
            </w:r>
            <w:r w:rsidRPr="002E2389">
              <w:rPr>
                <w:rFonts w:ascii="Times New Roman" w:eastAsia="Calibri" w:hAnsi="Times New Roman" w:cs="Times New Roman"/>
                <w:sz w:val="18"/>
                <w:szCs w:val="18"/>
                <w:lang w:eastAsia="zh-CN"/>
              </w:rPr>
              <w:t>Value</w:t>
            </w:r>
            <w:r w:rsidRPr="002E2389">
              <w:rPr>
                <w:rFonts w:ascii="Times New Roman" w:eastAsia="Times New Roman" w:hAnsi="Times New Roman" w:cs="Times New Roman"/>
                <w:sz w:val="18"/>
                <w:szCs w:val="18"/>
                <w:lang w:eastAsia="zh-CN"/>
              </w:rPr>
              <w:t>‡</w:t>
            </w:r>
          </w:p>
        </w:tc>
      </w:tr>
      <w:tr w:rsidR="001C65CE" w:rsidRPr="002E2389" w14:paraId="3D228195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8ACA46E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Ownership</w:t>
            </w:r>
          </w:p>
        </w:tc>
        <w:tc>
          <w:tcPr>
            <w:tcW w:w="4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22D039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3EF02A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345C25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63E7A1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05DEE4C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2FB7C0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4D1512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205E85F8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D2111C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Corporate/Franchise-owned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E7532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6E2CA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6B2E31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95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27BE076D" w14:textId="77777777" w:rsidR="001C65CE" w:rsidRPr="002E2389" w:rsidRDefault="001C65CE" w:rsidP="00637098">
            <w:pPr>
              <w:tabs>
                <w:tab w:val="center" w:pos="477"/>
              </w:tabs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ab/>
              <w:t>3.3 (0.2)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  <w:t>a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02FAAE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01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FBD272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6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692FF7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11</w:t>
            </w:r>
          </w:p>
        </w:tc>
      </w:tr>
      <w:tr w:rsidR="001C65CE" w:rsidRPr="002E2389" w14:paraId="18F3F57E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462E7E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Independently-owned</w:t>
            </w:r>
          </w:p>
          <w:p w14:paraId="507288D7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F87D9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F7E43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FFC3A8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1A5E074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  4.1 (0.2)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  <w:t>b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449745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1016076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0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DE587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2DDE5186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21DA1B6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 xml:space="preserve">Neighborhood LILA </w:t>
            </w:r>
            <w:proofErr w:type="spellStart"/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tatus</w:t>
            </w:r>
            <w:r w:rsidRPr="002E2389"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  <w:t>b</w:t>
            </w:r>
            <w:proofErr w:type="spellEnd"/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D1B323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D20E6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D7F19E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0010707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1B7EAD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7B7F60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65F7C0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63B9D5C9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4EA542D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LILA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AC1BA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AE100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0 (0.3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2DA9396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79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00BF6F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5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760F283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36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3E85C94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885F39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11</w:t>
            </w:r>
          </w:p>
        </w:tc>
      </w:tr>
      <w:tr w:rsidR="001C65CE" w:rsidRPr="002E2389" w14:paraId="7F43C0CD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4B762E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Not LILA</w:t>
            </w:r>
          </w:p>
          <w:p w14:paraId="4901ADB5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71E14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5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DC498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2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CFE30C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5EA2804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1B21491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6FEC56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7 (0.1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E7375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401A478E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486664" w14:textId="77777777" w:rsidR="001C65CE" w:rsidRPr="002E2389" w:rsidRDefault="001C65CE" w:rsidP="00637098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City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8CF62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CBF84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4AFFB76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4F2B791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51D1CB5D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8737E5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C36585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  <w:tr w:rsidR="001C65CE" w:rsidRPr="002E2389" w14:paraId="771FB9D2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37DAD2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Minneapolis</w:t>
            </w:r>
          </w:p>
        </w:tc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8D278A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4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6BEB72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1 (0.2)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30345E8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75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641AA938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7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14:paraId="6DDABD2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0.65</w:t>
            </w: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</w:tcPr>
          <w:p w14:paraId="7B9886DE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7AE7EA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1.00</w:t>
            </w:r>
          </w:p>
        </w:tc>
      </w:tr>
      <w:tr w:rsidR="001C65CE" w:rsidRPr="002E2389" w14:paraId="46A1D5B9" w14:textId="77777777" w:rsidTr="00637098">
        <w:trPr>
          <w:trHeight w:val="95"/>
        </w:trPr>
        <w:tc>
          <w:tcPr>
            <w:tcW w:w="3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728A7E0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St. Paul</w:t>
            </w:r>
          </w:p>
          <w:p w14:paraId="0DBCF626" w14:textId="77777777" w:rsidR="001C65CE" w:rsidRPr="002E2389" w:rsidRDefault="001C65CE" w:rsidP="00637098">
            <w:pPr>
              <w:spacing w:after="0" w:line="240" w:lineRule="auto"/>
              <w:ind w:left="144"/>
              <w:rPr>
                <w:rFonts w:ascii="Times New Roman" w:eastAsia="Calibri" w:hAnsi="Times New Roman" w:cs="Times New Roman"/>
                <w:sz w:val="10"/>
                <w:szCs w:val="10"/>
                <w:lang w:eastAsia="zh-CN"/>
              </w:rPr>
            </w:pPr>
          </w:p>
        </w:tc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53BC501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5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1018FD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0 (0.3)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3F88BE4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611B80AB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3.6 (0.2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241977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99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14:paraId="3EF1DD9F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  <w:r w:rsidRPr="002E2389"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  <w:t>2.8 (0.2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FCFEC1C" w14:textId="77777777" w:rsidR="001C65CE" w:rsidRPr="002E2389" w:rsidRDefault="001C65CE" w:rsidP="00637098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0"/>
                <w:szCs w:val="20"/>
                <w:lang w:eastAsia="zh-CN"/>
              </w:rPr>
            </w:pPr>
          </w:p>
        </w:tc>
      </w:tr>
    </w:tbl>
    <w:p w14:paraId="4990F518" w14:textId="77777777" w:rsidR="001C65CE" w:rsidRPr="002E2389" w:rsidRDefault="001C65CE" w:rsidP="001C65CE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eastAsia="zh-CN"/>
        </w:rPr>
      </w:pPr>
      <w:r w:rsidRPr="002E2389">
        <w:rPr>
          <w:rFonts w:ascii="Times New Roman" w:eastAsia="Times New Roman" w:hAnsi="Times New Roman" w:cs="Times New Roman"/>
          <w:sz w:val="18"/>
          <w:szCs w:val="18"/>
          <w:lang w:eastAsia="zh-CN"/>
        </w:rPr>
        <w:t xml:space="preserve">§Single item: Response Range= 1= Very Unlikely, 5= Very Likely; </w:t>
      </w:r>
    </w:p>
    <w:p w14:paraId="59178038" w14:textId="77777777" w:rsidR="001C65CE" w:rsidRPr="002E2389" w:rsidRDefault="001C65CE" w:rsidP="001C65CE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eastAsia="zh-CN"/>
        </w:rPr>
      </w:pPr>
      <w:r w:rsidRPr="002E2389">
        <w:rPr>
          <w:rFonts w:ascii="Times New Roman" w:eastAsia="Times New Roman" w:hAnsi="Times New Roman" w:cs="Times New Roman"/>
          <w:sz w:val="18"/>
          <w:szCs w:val="18"/>
          <w:lang w:eastAsia="zh-CN"/>
        </w:rPr>
        <w:t xml:space="preserve">†Scale: Average Response Range across items= 1= Strongly disagree, 5= Strongly agree; </w:t>
      </w:r>
    </w:p>
    <w:p w14:paraId="759ED0C3" w14:textId="77777777" w:rsidR="001C65CE" w:rsidRPr="002E2389" w:rsidRDefault="001C65CE" w:rsidP="001C65CE">
      <w:pPr>
        <w:spacing w:after="0" w:line="240" w:lineRule="auto"/>
        <w:rPr>
          <w:rFonts w:ascii="Times New Roman" w:eastAsia="Times New Roman" w:hAnsi="Times New Roman" w:cs="Times New Roman"/>
          <w:sz w:val="18"/>
          <w:szCs w:val="18"/>
          <w:lang w:eastAsia="zh-CN"/>
        </w:rPr>
      </w:pPr>
      <w:r w:rsidRPr="002E2389">
        <w:rPr>
          <w:rFonts w:ascii="Times New Roman" w:eastAsia="Times New Roman" w:hAnsi="Times New Roman" w:cs="Times New Roman"/>
          <w:sz w:val="18"/>
          <w:szCs w:val="18"/>
          <w:lang w:eastAsia="zh-CN"/>
        </w:rPr>
        <w:t>‡</w:t>
      </w:r>
      <w:r w:rsidRPr="002E2389">
        <w:rPr>
          <w:rFonts w:ascii="Times New Roman" w:eastAsia="Times New Roman" w:hAnsi="Times New Roman" w:cs="Times New Roman"/>
          <w:sz w:val="18"/>
          <w:szCs w:val="18"/>
          <w:vertAlign w:val="superscript"/>
          <w:lang w:eastAsia="zh-CN"/>
        </w:rPr>
        <w:t xml:space="preserve"> </w:t>
      </w:r>
      <w:r w:rsidRPr="002E2389">
        <w:rPr>
          <w:rFonts w:ascii="Times New Roman" w:eastAsia="Times New Roman" w:hAnsi="Times New Roman" w:cs="Times New Roman"/>
          <w:sz w:val="18"/>
          <w:szCs w:val="18"/>
          <w:lang w:eastAsia="zh-CN"/>
        </w:rPr>
        <w:t xml:space="preserve">Differences assessed by </w:t>
      </w:r>
      <w:proofErr w:type="gramStart"/>
      <w:r w:rsidRPr="002E2389">
        <w:rPr>
          <w:rFonts w:ascii="Times New Roman" w:eastAsia="Times New Roman" w:hAnsi="Times New Roman" w:cs="Times New Roman"/>
          <w:sz w:val="18"/>
          <w:szCs w:val="18"/>
          <w:lang w:eastAsia="zh-CN"/>
        </w:rPr>
        <w:t>ANOVA  (</w:t>
      </w:r>
      <w:proofErr w:type="gramEnd"/>
      <w:r w:rsidRPr="002E2389">
        <w:rPr>
          <w:rFonts w:ascii="Times New Roman" w:eastAsia="Times New Roman" w:hAnsi="Times New Roman" w:cs="Times New Roman"/>
          <w:i/>
          <w:sz w:val="18"/>
          <w:szCs w:val="18"/>
          <w:lang w:eastAsia="zh-CN"/>
        </w:rPr>
        <w:t xml:space="preserve">P </w:t>
      </w:r>
      <w:r w:rsidRPr="002E2389">
        <w:rPr>
          <w:rFonts w:ascii="Times New Roman" w:eastAsia="Times New Roman" w:hAnsi="Times New Roman" w:cs="Times New Roman"/>
          <w:sz w:val="18"/>
          <w:szCs w:val="18"/>
          <w:u w:val="single"/>
          <w:lang w:eastAsia="zh-CN"/>
        </w:rPr>
        <w:t>&lt;</w:t>
      </w:r>
      <w:r w:rsidRPr="002E2389">
        <w:rPr>
          <w:rFonts w:ascii="Times New Roman" w:eastAsia="Times New Roman" w:hAnsi="Times New Roman" w:cs="Times New Roman"/>
          <w:sz w:val="18"/>
          <w:szCs w:val="18"/>
          <w:lang w:eastAsia="zh-CN"/>
        </w:rPr>
        <w:t xml:space="preserve"> 0.05)</w:t>
      </w:r>
    </w:p>
    <w:p w14:paraId="68BBC2AC" w14:textId="77777777" w:rsidR="001C65CE" w:rsidRPr="002E2389" w:rsidRDefault="001C65CE" w:rsidP="001C65CE">
      <w:pPr>
        <w:spacing w:after="0" w:line="240" w:lineRule="auto"/>
        <w:ind w:right="-360"/>
        <w:rPr>
          <w:rFonts w:ascii="Times New Roman" w:eastAsia="Times" w:hAnsi="Times New Roman" w:cs="Times New Roman"/>
          <w:sz w:val="18"/>
          <w:szCs w:val="18"/>
          <w:lang w:eastAsia="zh-CN"/>
        </w:rPr>
      </w:pPr>
      <w:proofErr w:type="spellStart"/>
      <w:r w:rsidRPr="002E2389">
        <w:rPr>
          <w:rFonts w:ascii="Times New Roman" w:eastAsia="Times" w:hAnsi="Times New Roman" w:cs="Times New Roman"/>
          <w:sz w:val="18"/>
          <w:szCs w:val="18"/>
          <w:vertAlign w:val="superscript"/>
          <w:lang w:eastAsia="zh-CN"/>
        </w:rPr>
        <w:t>a</w:t>
      </w:r>
      <w:r w:rsidRPr="002E2389">
        <w:rPr>
          <w:rFonts w:ascii="Times New Roman" w:eastAsia="Times" w:hAnsi="Times New Roman" w:cs="Times New Roman"/>
          <w:sz w:val="18"/>
          <w:szCs w:val="18"/>
          <w:lang w:eastAsia="zh-CN"/>
        </w:rPr>
        <w:t>Managers</w:t>
      </w:r>
      <w:proofErr w:type="spellEnd"/>
      <w:r w:rsidRPr="002E2389">
        <w:rPr>
          <w:rFonts w:ascii="Times New Roman" w:eastAsia="Times" w:hAnsi="Times New Roman" w:cs="Times New Roman"/>
          <w:sz w:val="18"/>
          <w:szCs w:val="18"/>
          <w:lang w:eastAsia="zh-CN"/>
        </w:rPr>
        <w:t xml:space="preserve"> of Color include Hispanic and Non-Hispanic Black </w:t>
      </w:r>
      <w:proofErr w:type="gramStart"/>
      <w:r w:rsidRPr="002E2389">
        <w:rPr>
          <w:rFonts w:ascii="Times New Roman" w:eastAsia="Times" w:hAnsi="Times New Roman" w:cs="Times New Roman"/>
          <w:sz w:val="18"/>
          <w:szCs w:val="18"/>
          <w:lang w:eastAsia="zh-CN"/>
        </w:rPr>
        <w:t>Asian,  Mixed</w:t>
      </w:r>
      <w:proofErr w:type="gramEnd"/>
      <w:r w:rsidRPr="002E2389">
        <w:rPr>
          <w:rFonts w:ascii="Times New Roman" w:eastAsia="Times" w:hAnsi="Times New Roman" w:cs="Times New Roman"/>
          <w:sz w:val="18"/>
          <w:szCs w:val="18"/>
          <w:lang w:eastAsia="zh-CN"/>
        </w:rPr>
        <w:t xml:space="preserve">/ Two or more Races). </w:t>
      </w:r>
    </w:p>
    <w:p w14:paraId="062827D0" w14:textId="61D79346" w:rsidR="001C65CE" w:rsidRPr="002E2389" w:rsidRDefault="001C65CE" w:rsidP="001C65CE">
      <w:pPr>
        <w:spacing w:after="0" w:line="240" w:lineRule="auto"/>
        <w:ind w:right="-360"/>
        <w:rPr>
          <w:rFonts w:ascii="AGaramond" w:eastAsia="Times" w:hAnsi="AGaramond" w:cs="Times New Roman"/>
          <w:sz w:val="18"/>
          <w:szCs w:val="18"/>
          <w:vertAlign w:val="superscript"/>
          <w:lang w:eastAsia="zh-CN"/>
        </w:rPr>
      </w:pPr>
      <w:proofErr w:type="spellStart"/>
      <w:r w:rsidRPr="002E2389">
        <w:rPr>
          <w:rFonts w:ascii="Times New Roman" w:eastAsia="Times" w:hAnsi="Times New Roman" w:cs="Times New Roman"/>
          <w:sz w:val="18"/>
          <w:szCs w:val="18"/>
          <w:vertAlign w:val="superscript"/>
          <w:lang w:eastAsia="zh-CN"/>
        </w:rPr>
        <w:t>b</w:t>
      </w:r>
      <w:r w:rsidRPr="002E2389">
        <w:rPr>
          <w:rFonts w:ascii="Times New Roman" w:eastAsia="Times" w:hAnsi="Times New Roman" w:cs="Times New Roman"/>
          <w:sz w:val="18"/>
          <w:szCs w:val="18"/>
          <w:lang w:eastAsia="zh-CN"/>
        </w:rPr>
        <w:t>LILA</w:t>
      </w:r>
      <w:proofErr w:type="spellEnd"/>
      <w:r w:rsidRPr="002E2389">
        <w:rPr>
          <w:rFonts w:ascii="Times New Roman" w:eastAsia="Times" w:hAnsi="Times New Roman" w:cs="Times New Roman"/>
          <w:sz w:val="18"/>
          <w:szCs w:val="18"/>
          <w:lang w:eastAsia="zh-CN"/>
        </w:rPr>
        <w:t xml:space="preserve"> =</w:t>
      </w:r>
      <w:r w:rsidRPr="002E2389">
        <w:rPr>
          <w:rFonts w:ascii="AGaramond" w:eastAsia="Times" w:hAnsi="AGaramond" w:cs="Times New Roman"/>
          <w:sz w:val="18"/>
          <w:szCs w:val="18"/>
          <w:lang w:eastAsia="zh-CN"/>
        </w:rPr>
        <w:t xml:space="preserve">store in census tract with low </w:t>
      </w:r>
      <w:proofErr w:type="gramStart"/>
      <w:r w:rsidRPr="002E2389">
        <w:rPr>
          <w:rFonts w:ascii="AGaramond" w:eastAsia="Times" w:hAnsi="AGaramond" w:cs="Times New Roman"/>
          <w:sz w:val="18"/>
          <w:szCs w:val="18"/>
          <w:lang w:eastAsia="zh-CN"/>
        </w:rPr>
        <w:t>income  and</w:t>
      </w:r>
      <w:proofErr w:type="gramEnd"/>
      <w:r w:rsidRPr="002E2389">
        <w:rPr>
          <w:rFonts w:ascii="AGaramond" w:eastAsia="Times" w:hAnsi="AGaramond" w:cs="Times New Roman"/>
          <w:sz w:val="18"/>
          <w:szCs w:val="18"/>
          <w:lang w:eastAsia="zh-CN"/>
        </w:rPr>
        <w:t xml:space="preserve"> low access</w:t>
      </w:r>
    </w:p>
    <w:p w14:paraId="4D8C1C8C" w14:textId="77777777" w:rsidR="001C65CE" w:rsidRPr="002E2389" w:rsidRDefault="001C65CE" w:rsidP="001C65CE">
      <w:pPr>
        <w:spacing w:after="0" w:line="240" w:lineRule="auto"/>
        <w:rPr>
          <w:rFonts w:ascii="Times New Roman" w:eastAsia="Times" w:hAnsi="AGaramond" w:cs="Times New Roman"/>
          <w:sz w:val="18"/>
          <w:szCs w:val="18"/>
          <w:lang w:eastAsia="zh-CN"/>
        </w:rPr>
      </w:pPr>
      <w:r w:rsidRPr="002E2389">
        <w:rPr>
          <w:rFonts w:ascii="Times New Roman" w:eastAsia="Times" w:hAnsi="AGaramond" w:cs="Times New Roman"/>
          <w:bCs/>
          <w:sz w:val="18"/>
          <w:szCs w:val="18"/>
          <w:lang w:eastAsia="zh-CN"/>
        </w:rPr>
        <w:t>Different superscripts distinguish significant differences (</w:t>
      </w:r>
      <w:r w:rsidRPr="002E2389">
        <w:rPr>
          <w:rFonts w:ascii="Times New Roman" w:eastAsia="Times" w:hAnsi="AGaramond" w:cs="Times New Roman"/>
          <w:bCs/>
          <w:i/>
          <w:iCs/>
          <w:sz w:val="18"/>
          <w:szCs w:val="18"/>
          <w:lang w:eastAsia="zh-CN"/>
        </w:rPr>
        <w:t xml:space="preserve">P </w:t>
      </w:r>
      <w:r w:rsidRPr="002E2389">
        <w:rPr>
          <w:rFonts w:ascii="Times New Roman" w:eastAsia="Times" w:hAnsi="AGaramond" w:cs="Times New Roman"/>
          <w:bCs/>
          <w:sz w:val="18"/>
          <w:szCs w:val="18"/>
          <w:u w:val="single"/>
          <w:lang w:eastAsia="zh-CN"/>
        </w:rPr>
        <w:t>&lt;</w:t>
      </w:r>
      <w:r w:rsidRPr="002E2389">
        <w:rPr>
          <w:rFonts w:ascii="Times New Roman" w:eastAsia="Times" w:hAnsi="AGaramond" w:cs="Times New Roman"/>
          <w:bCs/>
          <w:sz w:val="18"/>
          <w:szCs w:val="18"/>
          <w:lang w:eastAsia="zh-CN"/>
        </w:rPr>
        <w:t>0.05) by manager characteristics (</w:t>
      </w:r>
      <w:proofErr w:type="spellStart"/>
      <w:proofErr w:type="gramStart"/>
      <w:r w:rsidRPr="002E2389">
        <w:rPr>
          <w:rFonts w:ascii="Times New Roman" w:eastAsia="Times" w:hAnsi="AGaramond" w:cs="Times New Roman"/>
          <w:bCs/>
          <w:sz w:val="18"/>
          <w:szCs w:val="18"/>
          <w:lang w:eastAsia="zh-CN"/>
        </w:rPr>
        <w:t>a,b</w:t>
      </w:r>
      <w:proofErr w:type="spellEnd"/>
      <w:proofErr w:type="gramEnd"/>
      <w:r w:rsidRPr="002E2389">
        <w:rPr>
          <w:rFonts w:ascii="Times New Roman" w:eastAsia="Times" w:hAnsi="AGaramond" w:cs="Times New Roman"/>
          <w:bCs/>
          <w:sz w:val="18"/>
          <w:szCs w:val="18"/>
          <w:lang w:eastAsia="zh-CN"/>
        </w:rPr>
        <w:t xml:space="preserve">). </w:t>
      </w:r>
    </w:p>
    <w:p w14:paraId="26A1333B" w14:textId="26ADC599" w:rsidR="00557ADD" w:rsidRPr="00454511" w:rsidRDefault="00557ADD" w:rsidP="009A5A41">
      <w:pPr>
        <w:rPr>
          <w:rFonts w:ascii="Times New Roman" w:hAnsi="Times New Roman" w:cs="Times New Roman"/>
          <w:sz w:val="24"/>
          <w:szCs w:val="24"/>
        </w:rPr>
      </w:pPr>
    </w:p>
    <w:sectPr w:rsidR="00557ADD" w:rsidRPr="00454511" w:rsidSect="00795D01">
      <w:footerReference w:type="defaul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29F787" w14:textId="77777777" w:rsidR="00D91590" w:rsidRDefault="00D91590" w:rsidP="006D3835">
      <w:pPr>
        <w:spacing w:after="0" w:line="240" w:lineRule="auto"/>
      </w:pPr>
      <w:r>
        <w:separator/>
      </w:r>
    </w:p>
  </w:endnote>
  <w:endnote w:type="continuationSeparator" w:id="0">
    <w:p w14:paraId="2843F488" w14:textId="77777777" w:rsidR="00D91590" w:rsidRDefault="00D91590" w:rsidP="006D383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Garamond">
    <w:altName w:val="Times New Roman"/>
    <w:charset w:val="00"/>
    <w:family w:val="auto"/>
    <w:pitch w:val="variable"/>
    <w:sig w:usb0="00000000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778570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806613C" w14:textId="25BBF412" w:rsidR="008920DA" w:rsidRDefault="008920D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1294E680" w14:textId="77777777" w:rsidR="008920DA" w:rsidRDefault="008920D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5C82DA" w14:textId="77777777" w:rsidR="00D91590" w:rsidRDefault="00D91590" w:rsidP="006D3835">
      <w:pPr>
        <w:spacing w:after="0" w:line="240" w:lineRule="auto"/>
      </w:pPr>
      <w:r>
        <w:separator/>
      </w:r>
    </w:p>
  </w:footnote>
  <w:footnote w:type="continuationSeparator" w:id="0">
    <w:p w14:paraId="1B3353F3" w14:textId="77777777" w:rsidR="00D91590" w:rsidRDefault="00D91590" w:rsidP="006D383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7560EC1"/>
    <w:multiLevelType w:val="hybridMultilevel"/>
    <w:tmpl w:val="78F82B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2591DB2"/>
    <w:multiLevelType w:val="hybridMultilevel"/>
    <w:tmpl w:val="880CAE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DF53AB0"/>
    <w:multiLevelType w:val="hybridMultilevel"/>
    <w:tmpl w:val="73D2BD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6785EF6"/>
    <w:multiLevelType w:val="hybridMultilevel"/>
    <w:tmpl w:val="CDFE10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B94B18"/>
    <w:rsid w:val="00022DBB"/>
    <w:rsid w:val="00030BF7"/>
    <w:rsid w:val="00036E60"/>
    <w:rsid w:val="000550BD"/>
    <w:rsid w:val="000772BB"/>
    <w:rsid w:val="000773B3"/>
    <w:rsid w:val="000F45F5"/>
    <w:rsid w:val="001143A9"/>
    <w:rsid w:val="00185E44"/>
    <w:rsid w:val="001973AE"/>
    <w:rsid w:val="001A695B"/>
    <w:rsid w:val="001C65CE"/>
    <w:rsid w:val="001C7B32"/>
    <w:rsid w:val="001F5DB0"/>
    <w:rsid w:val="002115C4"/>
    <w:rsid w:val="0021363F"/>
    <w:rsid w:val="00225A28"/>
    <w:rsid w:val="0022667A"/>
    <w:rsid w:val="00244148"/>
    <w:rsid w:val="002E2389"/>
    <w:rsid w:val="002F6D61"/>
    <w:rsid w:val="00307407"/>
    <w:rsid w:val="00314264"/>
    <w:rsid w:val="003406CF"/>
    <w:rsid w:val="0039120D"/>
    <w:rsid w:val="003968F0"/>
    <w:rsid w:val="003C5D17"/>
    <w:rsid w:val="003F3397"/>
    <w:rsid w:val="0040071B"/>
    <w:rsid w:val="0044200B"/>
    <w:rsid w:val="0044275E"/>
    <w:rsid w:val="00454511"/>
    <w:rsid w:val="00474401"/>
    <w:rsid w:val="004E0EFB"/>
    <w:rsid w:val="004E1E08"/>
    <w:rsid w:val="004F0E12"/>
    <w:rsid w:val="00537E54"/>
    <w:rsid w:val="00557ADD"/>
    <w:rsid w:val="00581470"/>
    <w:rsid w:val="00585F81"/>
    <w:rsid w:val="005B4B5E"/>
    <w:rsid w:val="00612E60"/>
    <w:rsid w:val="00637098"/>
    <w:rsid w:val="0069168A"/>
    <w:rsid w:val="00696FFE"/>
    <w:rsid w:val="006A58AF"/>
    <w:rsid w:val="006C2715"/>
    <w:rsid w:val="006C6380"/>
    <w:rsid w:val="006D3835"/>
    <w:rsid w:val="006D6E85"/>
    <w:rsid w:val="006E6C0C"/>
    <w:rsid w:val="006F61DC"/>
    <w:rsid w:val="00770456"/>
    <w:rsid w:val="007805C3"/>
    <w:rsid w:val="00793689"/>
    <w:rsid w:val="007951E7"/>
    <w:rsid w:val="00795D01"/>
    <w:rsid w:val="007C3233"/>
    <w:rsid w:val="007C691B"/>
    <w:rsid w:val="00800DA3"/>
    <w:rsid w:val="00822F77"/>
    <w:rsid w:val="00855FA7"/>
    <w:rsid w:val="00860855"/>
    <w:rsid w:val="00872D89"/>
    <w:rsid w:val="008920DA"/>
    <w:rsid w:val="008D7C5E"/>
    <w:rsid w:val="008E30FF"/>
    <w:rsid w:val="00910536"/>
    <w:rsid w:val="00911243"/>
    <w:rsid w:val="00931451"/>
    <w:rsid w:val="009A09F9"/>
    <w:rsid w:val="009A5A41"/>
    <w:rsid w:val="009B3A55"/>
    <w:rsid w:val="009F4A88"/>
    <w:rsid w:val="00A068C3"/>
    <w:rsid w:val="00A962B7"/>
    <w:rsid w:val="00AA6FDC"/>
    <w:rsid w:val="00AC1BCD"/>
    <w:rsid w:val="00AD2F61"/>
    <w:rsid w:val="00B359EE"/>
    <w:rsid w:val="00B7257B"/>
    <w:rsid w:val="00B84EB2"/>
    <w:rsid w:val="00B94B18"/>
    <w:rsid w:val="00BB2C59"/>
    <w:rsid w:val="00BC37CA"/>
    <w:rsid w:val="00BC523F"/>
    <w:rsid w:val="00C31C01"/>
    <w:rsid w:val="00C37705"/>
    <w:rsid w:val="00C402C7"/>
    <w:rsid w:val="00C77690"/>
    <w:rsid w:val="00C84765"/>
    <w:rsid w:val="00CA6768"/>
    <w:rsid w:val="00CC48AA"/>
    <w:rsid w:val="00CE12B4"/>
    <w:rsid w:val="00CE2586"/>
    <w:rsid w:val="00CF7A33"/>
    <w:rsid w:val="00D3646A"/>
    <w:rsid w:val="00D50B4F"/>
    <w:rsid w:val="00D91590"/>
    <w:rsid w:val="00DB1B77"/>
    <w:rsid w:val="00DE3881"/>
    <w:rsid w:val="00DE6BCE"/>
    <w:rsid w:val="00E20C70"/>
    <w:rsid w:val="00E377B0"/>
    <w:rsid w:val="00E75E4A"/>
    <w:rsid w:val="00EA08D0"/>
    <w:rsid w:val="00EB37FB"/>
    <w:rsid w:val="00EF1ADE"/>
    <w:rsid w:val="00EF78B2"/>
    <w:rsid w:val="00F20C15"/>
    <w:rsid w:val="00F2584F"/>
    <w:rsid w:val="00F42468"/>
    <w:rsid w:val="00F84DEF"/>
    <w:rsid w:val="00FC37DC"/>
    <w:rsid w:val="00FE700D"/>
    <w:rsid w:val="00FF4C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B4D34E"/>
  <w15:docId w15:val="{50652726-6660-4C41-95FB-E1AA1F6E9A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855FA7"/>
    <w:pPr>
      <w:spacing w:after="0" w:line="240" w:lineRule="auto"/>
      <w:ind w:right="-360"/>
      <w:jc w:val="center"/>
    </w:pPr>
    <w:rPr>
      <w:rFonts w:ascii="AGaramond" w:eastAsia="Times" w:hAnsi="AGaramond" w:cs="Times New Roman"/>
      <w:b/>
      <w:sz w:val="32"/>
      <w:szCs w:val="20"/>
      <w:lang w:eastAsia="zh-CN"/>
    </w:rPr>
  </w:style>
  <w:style w:type="character" w:customStyle="1" w:styleId="TitleChar">
    <w:name w:val="Title Char"/>
    <w:basedOn w:val="DefaultParagraphFont"/>
    <w:link w:val="Title"/>
    <w:rsid w:val="00855FA7"/>
    <w:rPr>
      <w:rFonts w:ascii="AGaramond" w:eastAsia="Times" w:hAnsi="AGaramond" w:cs="Times New Roman"/>
      <w:b/>
      <w:sz w:val="32"/>
      <w:szCs w:val="20"/>
      <w:lang w:eastAsia="zh-CN"/>
    </w:rPr>
  </w:style>
  <w:style w:type="character" w:styleId="Emphasis">
    <w:name w:val="Emphasis"/>
    <w:basedOn w:val="DefaultParagraphFont"/>
    <w:uiPriority w:val="20"/>
    <w:qFormat/>
    <w:rsid w:val="00036E60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9314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14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14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14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145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145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145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3709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709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3709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37098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6D383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D3835"/>
  </w:style>
  <w:style w:type="paragraph" w:styleId="Footer">
    <w:name w:val="footer"/>
    <w:basedOn w:val="Normal"/>
    <w:link w:val="FooterChar"/>
    <w:uiPriority w:val="99"/>
    <w:unhideWhenUsed/>
    <w:rsid w:val="006D383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3835"/>
  </w:style>
  <w:style w:type="table" w:styleId="TableGrid">
    <w:name w:val="Table Grid"/>
    <w:basedOn w:val="TableNormal"/>
    <w:uiPriority w:val="39"/>
    <w:rsid w:val="003C5D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96FF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D3A927-772F-4E63-BA36-49886113E8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8</TotalTime>
  <Pages>8</Pages>
  <Words>2267</Words>
  <Characters>12928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151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ydney M Mcguire</dc:creator>
  <cp:lastModifiedBy>Cydney</cp:lastModifiedBy>
  <cp:revision>18</cp:revision>
  <dcterms:created xsi:type="dcterms:W3CDTF">2020-01-25T14:43:00Z</dcterms:created>
  <dcterms:modified xsi:type="dcterms:W3CDTF">2020-01-27T21:02:00Z</dcterms:modified>
</cp:coreProperties>
</file>